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19701D" w:rsidP="0019701D">
      <w:pPr>
        <w:pStyle w:val="a5"/>
        <w:ind w:firstLine="643"/>
      </w:pPr>
      <w:r>
        <w:rPr>
          <w:rFonts w:hint="eastAsia"/>
        </w:rPr>
        <w:t>多</w:t>
      </w:r>
      <w:r w:rsidRPr="0019701D">
        <w:rPr>
          <w:rFonts w:hint="eastAsia"/>
        </w:rPr>
        <w:t>通道</w:t>
      </w:r>
      <w:r w:rsidRPr="0019701D">
        <w:rPr>
          <w:rFonts w:hint="eastAsia"/>
        </w:rPr>
        <w:t>ECG</w:t>
      </w:r>
      <w:r w:rsidRPr="0019701D">
        <w:rPr>
          <w:rFonts w:hint="eastAsia"/>
        </w:rPr>
        <w:t>测量方法的改进与运动补偿研究</w:t>
      </w:r>
      <w:r w:rsidRPr="0019701D">
        <w:rPr>
          <w:rFonts w:hint="eastAsia"/>
        </w:rPr>
        <w:t>(</w:t>
      </w:r>
      <w:r w:rsidRPr="0019701D">
        <w:rPr>
          <w:rFonts w:hint="eastAsia"/>
        </w:rPr>
        <w:t>题目未定，之前的题目）</w:t>
      </w:r>
    </w:p>
    <w:p w:rsidR="0019701D" w:rsidRDefault="0019701D" w:rsidP="0019701D">
      <w:pPr>
        <w:pStyle w:val="1"/>
      </w:pPr>
      <w:r>
        <w:rPr>
          <w:rFonts w:hint="eastAsia"/>
        </w:rPr>
        <w:t xml:space="preserve">1. </w:t>
      </w:r>
      <w:r>
        <w:rPr>
          <w:rFonts w:hint="eastAsia"/>
        </w:rPr>
        <w:t>绪论</w:t>
      </w:r>
    </w:p>
    <w:p w:rsidR="0019701D" w:rsidRDefault="0019701D" w:rsidP="0019701D">
      <w:pPr>
        <w:pStyle w:val="2"/>
      </w:pPr>
      <w:r>
        <w:rPr>
          <w:rFonts w:hint="eastAsia"/>
        </w:rPr>
        <w:t xml:space="preserve">1.1 </w:t>
      </w:r>
      <w:r>
        <w:rPr>
          <w:rFonts w:hint="eastAsia"/>
        </w:rPr>
        <w:t>课题的研究背景与意义</w:t>
      </w:r>
    </w:p>
    <w:p w:rsidR="0019701D" w:rsidRDefault="0019701D" w:rsidP="0019701D">
      <w:pPr>
        <w:ind w:firstLine="420"/>
      </w:pPr>
      <w:r>
        <w:rPr>
          <w:rFonts w:hint="eastAsia"/>
        </w:rPr>
        <w:t>心电图</w:t>
      </w:r>
      <w:r>
        <w:rPr>
          <w:rFonts w:hint="eastAsia"/>
        </w:rPr>
        <w:t>(Electrocardiogram)</w:t>
      </w:r>
      <w:r>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19701D" w:rsidRDefault="0019701D" w:rsidP="0019701D">
      <w:pPr>
        <w:ind w:firstLine="420"/>
      </w:pPr>
      <w:r>
        <w:rPr>
          <w:rFonts w:hint="eastAsia"/>
        </w:rPr>
        <w:t>另外，心电信号也能用于测量心率、心室位置、大小的估算、心肌组织的损伤、心电传导组织的受损、心脏药物影响、植入式起搏器的功能等。</w:t>
      </w:r>
    </w:p>
    <w:p w:rsidR="0019701D" w:rsidRDefault="0019701D" w:rsidP="0019701D">
      <w:pPr>
        <w:ind w:firstLine="420"/>
      </w:pPr>
      <w:r>
        <w:rPr>
          <w:rFonts w:hint="eastAsia"/>
        </w:rPr>
        <w:t>动态心电图</w:t>
      </w:r>
      <w:r>
        <w:rPr>
          <w:rFonts w:hint="eastAsia"/>
        </w:rPr>
        <w:t>(Ambulatory Electrocardiogram)</w:t>
      </w:r>
      <w:r>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的发病持续时间是秒级或分钟级的，需要长时间连续测量才能捕捉到。另外，类似孕妇或者严重心脏病症患者，需要对心电信号实时监控以便及时发现病症，可以在动态心电监测设备上增加无线数据传输模块以使得到信息能及时反馈给医生。</w:t>
      </w:r>
    </w:p>
    <w:p w:rsidR="0019701D" w:rsidRDefault="0019701D" w:rsidP="0019701D">
      <w:pPr>
        <w:ind w:firstLine="420"/>
      </w:pPr>
      <w:r>
        <w:rPr>
          <w:rFonts w:hint="eastAsia"/>
        </w:rPr>
        <w:t>本文主要介绍一种可穿戴式心电心音采集设备的设计与开发，并提出一种心电信号中运动伪像的消除算法，目标是通过硬件和算法设计是的在运动状态下获取到高质量的心电信号。</w:t>
      </w:r>
    </w:p>
    <w:p w:rsidR="0019701D" w:rsidRDefault="0019701D" w:rsidP="0019701D">
      <w:pPr>
        <w:pStyle w:val="2"/>
      </w:pPr>
      <w:r>
        <w:rPr>
          <w:rFonts w:hint="eastAsia"/>
        </w:rPr>
        <w:t xml:space="preserve">1.2 </w:t>
      </w:r>
      <w:r>
        <w:rPr>
          <w:rFonts w:hint="eastAsia"/>
        </w:rPr>
        <w:t>国内外研究现状</w:t>
      </w:r>
    </w:p>
    <w:p w:rsidR="0019701D" w:rsidRDefault="0019701D" w:rsidP="0019701D">
      <w:pPr>
        <w:pStyle w:val="3"/>
      </w:pPr>
      <w:r>
        <w:rPr>
          <w:rFonts w:hint="eastAsia"/>
        </w:rPr>
        <w:t xml:space="preserve">1.2.1 </w:t>
      </w:r>
      <w:r>
        <w:rPr>
          <w:rFonts w:hint="eastAsia"/>
        </w:rPr>
        <w:t>可穿戴式心电监测</w:t>
      </w:r>
    </w:p>
    <w:p w:rsidR="0019701D" w:rsidRDefault="0019701D" w:rsidP="0019701D">
      <w:pPr>
        <w:ind w:firstLine="420"/>
      </w:pPr>
      <w:r>
        <w:rPr>
          <w:rFonts w:hint="eastAsia"/>
        </w:rPr>
        <w:t>动态心电测量设备在</w:t>
      </w:r>
      <w:r>
        <w:rPr>
          <w:rFonts w:hint="eastAsia"/>
        </w:rPr>
        <w:t>20</w:t>
      </w:r>
      <w:r>
        <w:rPr>
          <w:rFonts w:hint="eastAsia"/>
        </w:rPr>
        <w:t>世纪</w:t>
      </w:r>
      <w:r>
        <w:rPr>
          <w:rFonts w:hint="eastAsia"/>
        </w:rPr>
        <w:t>50</w:t>
      </w:r>
      <w:r>
        <w:rPr>
          <w:rFonts w:hint="eastAsia"/>
        </w:rPr>
        <w:t>年代被发明出来并很快就成功商业化。最近几十年里，动态心电监测技术快速发展，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19701D">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用于检测植入式心脏起搏器的功能。</w:t>
      </w:r>
    </w:p>
    <w:p w:rsidR="0019701D" w:rsidRDefault="0019701D" w:rsidP="0019701D">
      <w:pPr>
        <w:ind w:firstLine="420"/>
      </w:pPr>
      <w:r>
        <w:rPr>
          <w:rFonts w:hint="eastAsia"/>
        </w:rPr>
        <w:t>这几十年来，动态心电监测技术随着电子科技一同发展。测量的通道数从单通道测量</w:t>
      </w:r>
      <w:r>
        <w:rPr>
          <w:rFonts w:hint="eastAsia"/>
        </w:rPr>
        <w:lastRenderedPageBreak/>
        <w:t>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屏或者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instrText xml:space="preserve"> ADDIN ZOTERO_ITEM CSL_CITATION {"citationID":"toskmjZ5","properties":{"formattedCitation":"{\\rtf \\super [2]\\nosupersub{}}","plainCitation":"[2]"},"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Pr="0019701D">
        <w:rPr>
          <w:rFonts w:cs="Times New Roman"/>
          <w:kern w:val="0"/>
          <w:szCs w:val="24"/>
          <w:vertAlign w:val="superscript"/>
        </w:rPr>
        <w:t>[2]</w:t>
      </w:r>
      <w:r>
        <w:fldChar w:fldCharType="end"/>
      </w:r>
      <w:r>
        <w:rPr>
          <w:rFonts w:hint="eastAsia"/>
        </w:rPr>
        <w:t>。</w:t>
      </w:r>
    </w:p>
    <w:p w:rsidR="0019701D" w:rsidRDefault="0019701D" w:rsidP="0019701D">
      <w:pPr>
        <w:ind w:firstLine="420"/>
      </w:pPr>
      <w:r>
        <w:rPr>
          <w:rFonts w:hint="eastAsia"/>
        </w:rPr>
        <w:t>下图为动态心电监测系统的示意图：</w:t>
      </w:r>
    </w:p>
    <w:p w:rsidR="0019701D" w:rsidRDefault="0019701D" w:rsidP="0019701D">
      <w:pPr>
        <w:ind w:firstLine="420"/>
      </w:pPr>
      <w:r>
        <w:rPr>
          <w:rFonts w:hint="eastAsia"/>
        </w:rPr>
        <w:t>（缺</w:t>
      </w:r>
      <w:r>
        <w:rPr>
          <w:rFonts w:hint="eastAsia"/>
        </w:rPr>
        <w:t>Visio</w:t>
      </w:r>
      <w:r>
        <w:rPr>
          <w:rFonts w:hint="eastAsia"/>
        </w:rPr>
        <w:t>图，参考</w:t>
      </w:r>
      <w:r>
        <w:rPr>
          <w:rFonts w:hint="eastAsia"/>
        </w:rPr>
        <w:t>ambulatory ECG system.PNG</w:t>
      </w:r>
      <w:r>
        <w:rPr>
          <w:rFonts w:hint="eastAsia"/>
        </w:rPr>
        <w:t>）</w:t>
      </w:r>
    </w:p>
    <w:p w:rsidR="0019701D" w:rsidRDefault="0019701D" w:rsidP="0019701D">
      <w:pPr>
        <w:ind w:firstLine="420"/>
      </w:pPr>
      <w:r>
        <w:rPr>
          <w:rFonts w:hint="eastAsia"/>
        </w:rPr>
        <w:t>在文献</w:t>
      </w:r>
      <w:r>
        <w:fldChar w:fldCharType="begin"/>
      </w:r>
      <w:r>
        <w:instrText xml:space="preserve"> ADDIN ZOTERO_ITEM CSL_CITATION {"citationID":"2c2tbsqps7","properties":{"formattedCitation":"{\\rtf \\super [3]\\nosupersub{}}","plainCitation":"[3]"},"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Pr="0019701D">
        <w:rPr>
          <w:rFonts w:cs="Times New Roman"/>
          <w:kern w:val="0"/>
          <w:szCs w:val="24"/>
          <w:vertAlign w:val="superscript"/>
        </w:rPr>
        <w:t>[3]</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通过蓝牙传输到手机、笔记本电脑等采集设备，将信号交给专家系统处理，如果发现异常则警告信号发送给远端的数据库服务，从而让医生通过联网的监控软件及时查看到病人的异常</w:t>
      </w:r>
      <w:r>
        <w:rPr>
          <w:rFonts w:hint="eastAsia"/>
        </w:rPr>
        <w:t>ECG</w:t>
      </w:r>
      <w:r>
        <w:rPr>
          <w:rFonts w:hint="eastAsia"/>
        </w:rPr>
        <w:t>信号。该专家系统能实时检测</w:t>
      </w:r>
      <w:r>
        <w:rPr>
          <w:rFonts w:hint="eastAsia"/>
        </w:rPr>
        <w:t>5</w:t>
      </w:r>
      <w:r>
        <w:rPr>
          <w:rFonts w:hint="eastAsia"/>
        </w:rPr>
        <w:t>种心电节律异常，包括窦性心搏过速、窦性心搏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rsidR="006C731C">
        <w:fldChar w:fldCharType="begin"/>
      </w:r>
      <w:r w:rsidR="006C731C">
        <w:instrText xml:space="preserve"> ADDIN ZOTERO_ITEM CSL_CITATION {"citationID":"28992ii6eb","properties":{"formattedCitation":"{\\rtf \\super [4]\\nosupersub{}}","plainCitation":"[4]"},"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rsidR="006C731C">
        <w:fldChar w:fldCharType="separate"/>
      </w:r>
      <w:r w:rsidR="006C731C" w:rsidRPr="006C731C">
        <w:rPr>
          <w:rFonts w:cs="Times New Roman"/>
          <w:kern w:val="0"/>
          <w:szCs w:val="24"/>
          <w:vertAlign w:val="superscript"/>
        </w:rPr>
        <w:t>[4]</w:t>
      </w:r>
      <w:r w:rsidR="006C731C">
        <w:fldChar w:fldCharType="end"/>
      </w:r>
      <w:r>
        <w:rPr>
          <w:rFonts w:hint="eastAsia"/>
        </w:rPr>
        <w:t>中，研究人员设计一种基于手机的心电监测，用与手机匹配的数据采集卡测量信号，但是依赖指定的手机接口，缺乏通用性；文献</w:t>
      </w:r>
      <w:r w:rsidR="006C731C">
        <w:fldChar w:fldCharType="begin"/>
      </w:r>
      <w:r w:rsidR="006C731C">
        <w:instrText xml:space="preserve"> ADDIN ZOTERO_ITEM CSL_CITATION {"citationID":"1l9o33t1pu","properties":{"formattedCitation":"{\\rtf \\super [5]\\nosupersub{}}","plainCitation":"[5]"},"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rsidR="006C731C">
        <w:fldChar w:fldCharType="separate"/>
      </w:r>
      <w:r w:rsidR="006C731C" w:rsidRPr="006C731C">
        <w:rPr>
          <w:rFonts w:cs="Times New Roman"/>
          <w:kern w:val="0"/>
          <w:szCs w:val="24"/>
          <w:vertAlign w:val="superscript"/>
        </w:rPr>
        <w:t>[5]</w:t>
      </w:r>
      <w:r w:rsidR="006C731C">
        <w:fldChar w:fldCharType="end"/>
      </w:r>
      <w:r>
        <w:rPr>
          <w:rFonts w:hint="eastAsia"/>
        </w:rPr>
        <w:t>中提出一种</w:t>
      </w:r>
      <w:r>
        <w:rPr>
          <w:rFonts w:hint="eastAsia"/>
        </w:rPr>
        <w:t>ECG</w:t>
      </w:r>
      <w:r>
        <w:rPr>
          <w:rFonts w:hint="eastAsia"/>
        </w:rPr>
        <w:t>和三轴加速度采集的可穿戴式设备方案，并使用蓝牙的方式与手机连接，可以在手机查看波形数据；文献</w:t>
      </w:r>
      <w:r w:rsidR="006C731C">
        <w:fldChar w:fldCharType="begin"/>
      </w:r>
      <w:r w:rsidR="006C731C">
        <w:instrText xml:space="preserve"> ADDIN ZOTERO_ITEM CSL_CITATION {"citationID":"k4v1l8t1l","properties":{"formattedCitation":"{\\rtf \\super [6]\\nosupersub{}}","plainCitation":"[6]"},"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rsidR="006C731C">
        <w:fldChar w:fldCharType="separate"/>
      </w:r>
      <w:r w:rsidR="006C731C" w:rsidRPr="006C731C">
        <w:rPr>
          <w:rFonts w:cs="Times New Roman"/>
          <w:kern w:val="0"/>
          <w:szCs w:val="24"/>
          <w:vertAlign w:val="superscript"/>
        </w:rPr>
        <w:t>[6]</w:t>
      </w:r>
      <w:r w:rsidR="006C731C">
        <w:fldChar w:fldCharType="end"/>
      </w:r>
      <w:r>
        <w:rPr>
          <w:rFonts w:hint="eastAsia"/>
        </w:rPr>
        <w:t>利用一种可贴在体表的麦克风来采集心音信号，减轻了设备对病人日常活动的影响。</w:t>
      </w:r>
    </w:p>
    <w:p w:rsidR="0019701D" w:rsidRDefault="00A37342" w:rsidP="0019701D">
      <w:pPr>
        <w:ind w:firstLine="420"/>
      </w:pPr>
      <w:r>
        <w:rPr>
          <w:rFonts w:hint="eastAsia"/>
        </w:rPr>
        <w:t>用户的接受程度也越来越受到重视，文献</w:t>
      </w:r>
      <w:r w:rsidR="00AD3771">
        <w:fldChar w:fldCharType="begin"/>
      </w:r>
      <w:r w:rsidR="00AD3771">
        <w:instrText xml:space="preserve"> ADDIN ZOTERO_ITEM CSL_CITATION {"citationID":"2irke3oliq","properties":{"formattedCitation":"{\\rtf \\super [7]\\nosupersub{}}","plainCitation":"[7]"},"citationItems":[{"id":117,"uris":["http://zotero.org/users/2812740/items/3GFJEC6U"],"uri":["http://zotero.org/users/2812740/items/3GFJEC6U"],"itemData":{"id":117,"type":"article-journal","title":"Comparison of four different mobile devices for measuring heart rate and ECG with respect to aspects of usability and acceptance by older people","container-title":"Applied Ergonomics","page":"582-587","volume":"43","issue":"3","source":"ScienceDirect","abstract":"In the area of product design and usability, most products are developed for the mass-market by technically oriented designers and developers for use by persons who themselves are also technically adept by today’s standards. The demands of older people are commonly not given sufficient consideration within the early developmental process.\n\nIn the present study, the usability and acceptability of four different devices meant to be worn for the measurement of heart rate or ECG were analyzed on the basis of qualitative subjective user ratings and structured interviews of twelve older participants. The data suggest that there was a relatively high acceptance concerning these belts by older adults but none of the four harnesses was completely usable. Especially problematic to the point of limiting satisfaction among older subjects were problems encountered while adjusting the length of the belt and/or closing the locking mechanism. The two devices intended for dedicated heart rate recording yielded the highest user ratings for design, and were clearly preferred for extended wearing time. Yet for all the devices participants identified several important deficiencies in their design, as well as suggestions for improvement. We conclude that the creation of an acceptable monitoring device for older persons requires designers and developers to consider the special demands and abilities of the target group.","DOI":"10.1016/j.apergo.2011.09.003","ISSN":"0003-6870","journalAbbreviation":"Applied Ergonomics","author":[{"family":"Ehmen","given":"Hilko"},{"family":"Haesner","given":"Marten"},{"family":"Steinke","given":"Ines"},{"family":"Dorn","given":"Mario"},{"family":"Gövercin","given":"Mehmet"},{"family":"Steinhagen-Thiessen","given":"Elisabeth"}],"issued":{"date-parts":[["2012",5]]}}}],"schema":"https://github.com/citation-style-language/schema/raw/master/csl-citation.json"} </w:instrText>
      </w:r>
      <w:r w:rsidR="00AD3771">
        <w:fldChar w:fldCharType="separate"/>
      </w:r>
      <w:r w:rsidR="00AD3771" w:rsidRPr="00AD3771">
        <w:rPr>
          <w:rFonts w:cs="Times New Roman"/>
          <w:kern w:val="0"/>
          <w:szCs w:val="24"/>
          <w:vertAlign w:val="superscript"/>
        </w:rPr>
        <w:t>[7]</w:t>
      </w:r>
      <w:r w:rsidR="00AD3771">
        <w:fldChar w:fldCharType="end"/>
      </w:r>
      <w:r w:rsidR="0019701D">
        <w:rPr>
          <w:rFonts w:hint="eastAsia"/>
        </w:rPr>
        <w:t>本文比较了</w:t>
      </w:r>
      <w:r w:rsidR="0019701D">
        <w:rPr>
          <w:rFonts w:hint="eastAsia"/>
        </w:rPr>
        <w:t>4</w:t>
      </w:r>
      <w:r w:rsidR="0019701D">
        <w:rPr>
          <w:rFonts w:hint="eastAsia"/>
        </w:rPr>
        <w:t>种用于检测心率和</w:t>
      </w:r>
      <w:r w:rsidR="0019701D">
        <w:rPr>
          <w:rFonts w:hint="eastAsia"/>
        </w:rPr>
        <w:t>ECG</w:t>
      </w:r>
      <w:r w:rsidR="0019701D">
        <w:rPr>
          <w:rFonts w:hint="eastAsia"/>
        </w:rPr>
        <w:t>信号的移动设备，比较了它们的可用</w:t>
      </w:r>
      <w:r w:rsidR="00AD3771">
        <w:rPr>
          <w:rFonts w:hint="eastAsia"/>
        </w:rPr>
        <w:t>性和老年人的接收程度。结论是，很多高科技产品在设计和开发只考虑到</w:t>
      </w:r>
      <w:r w:rsidR="0019701D">
        <w:rPr>
          <w:rFonts w:hint="eastAsia"/>
        </w:rPr>
        <w:t>对高科技接收程度较高的年轻人，</w:t>
      </w:r>
      <w:r w:rsidR="00AD3771">
        <w:rPr>
          <w:rFonts w:hint="eastAsia"/>
        </w:rPr>
        <w:t>导致老年人用起来不太习惯或者难以学会如何使用，未来的</w:t>
      </w:r>
      <w:r w:rsidR="0019701D">
        <w:rPr>
          <w:rFonts w:hint="eastAsia"/>
        </w:rPr>
        <w:t>产品设计和开发</w:t>
      </w:r>
      <w:r w:rsidR="00AD3771">
        <w:rPr>
          <w:rFonts w:hint="eastAsia"/>
        </w:rPr>
        <w:t>需要</w:t>
      </w:r>
      <w:r w:rsidR="0019701D">
        <w:rPr>
          <w:rFonts w:hint="eastAsia"/>
        </w:rPr>
        <w:t>更</w:t>
      </w:r>
      <w:r w:rsidR="00AD3771">
        <w:rPr>
          <w:rFonts w:hint="eastAsia"/>
        </w:rPr>
        <w:t>多考虑到</w:t>
      </w:r>
      <w:r w:rsidR="0019701D">
        <w:rPr>
          <w:rFonts w:hint="eastAsia"/>
        </w:rPr>
        <w:t>老年人的特殊需求和</w:t>
      </w:r>
      <w:r w:rsidR="00AD3771">
        <w:rPr>
          <w:rFonts w:hint="eastAsia"/>
        </w:rPr>
        <w:t>他们</w:t>
      </w:r>
      <w:r w:rsidR="0019701D">
        <w:rPr>
          <w:rFonts w:hint="eastAsia"/>
        </w:rPr>
        <w:t>接</w:t>
      </w:r>
      <w:r w:rsidR="00AD3771">
        <w:rPr>
          <w:rFonts w:hint="eastAsia"/>
        </w:rPr>
        <w:t>受</w:t>
      </w:r>
      <w:r w:rsidR="0019701D">
        <w:rPr>
          <w:rFonts w:hint="eastAsia"/>
        </w:rPr>
        <w:t>新</w:t>
      </w:r>
      <w:r w:rsidR="00AD3771">
        <w:rPr>
          <w:rFonts w:hint="eastAsia"/>
        </w:rPr>
        <w:t>技术</w:t>
      </w:r>
      <w:r w:rsidR="0019701D">
        <w:rPr>
          <w:rFonts w:hint="eastAsia"/>
        </w:rPr>
        <w:t>的</w:t>
      </w:r>
      <w:r w:rsidR="00AD3771">
        <w:rPr>
          <w:rFonts w:hint="eastAsia"/>
        </w:rPr>
        <w:t>程度</w:t>
      </w:r>
      <w:r w:rsidR="0019701D">
        <w:rPr>
          <w:rFonts w:hint="eastAsia"/>
        </w:rPr>
        <w:t>。</w:t>
      </w:r>
    </w:p>
    <w:p w:rsidR="0019701D" w:rsidRDefault="0019701D" w:rsidP="0019701D">
      <w:pPr>
        <w:pStyle w:val="3"/>
      </w:pPr>
      <w:r>
        <w:rPr>
          <w:rFonts w:hint="eastAsia"/>
        </w:rPr>
        <w:t xml:space="preserve">1.2.3 </w:t>
      </w:r>
      <w:r>
        <w:rPr>
          <w:rFonts w:hint="eastAsia"/>
        </w:rPr>
        <w:t>心电信号的噪声和伪像消除</w:t>
      </w:r>
    </w:p>
    <w:p w:rsidR="0019701D" w:rsidRDefault="0019701D" w:rsidP="0019701D">
      <w:pPr>
        <w:ind w:firstLine="420"/>
      </w:pPr>
      <w:r>
        <w:rPr>
          <w:rFonts w:hint="eastAsia"/>
        </w:rPr>
        <w:t>心电信号采集到的波形与实际波形存在差异，引起差异的原因主要有两方面：一方面是外界噪声引起干扰，例如电网产生电磁波引起的工频干扰；另一方面是由于测量设备、测量方法引入的伪像，例如使用干电极测量</w:t>
      </w:r>
      <w:r>
        <w:rPr>
          <w:rFonts w:hint="eastAsia"/>
        </w:rPr>
        <w:t>ECG</w:t>
      </w:r>
      <w:r>
        <w:rPr>
          <w:rFonts w:hint="eastAsia"/>
        </w:rPr>
        <w:t>时容易受到造成运动伪像，以及在无线传输时由于丢失数据包引起的心电伪像等。</w:t>
      </w:r>
    </w:p>
    <w:p w:rsidR="0019701D" w:rsidRDefault="00E65A2E" w:rsidP="0019701D">
      <w:pPr>
        <w:ind w:firstLine="420"/>
      </w:pPr>
      <w:r>
        <w:rPr>
          <w:rFonts w:hint="eastAsia"/>
        </w:rPr>
        <w:t>心电信号中的</w:t>
      </w:r>
      <w:r w:rsidR="0019701D">
        <w:rPr>
          <w:rFonts w:hint="eastAsia"/>
        </w:rPr>
        <w:t>噪声干扰主要包括工频干扰、基线漂移和肌电信号干扰。工频干扰常用截止滤波器消除，抑制</w:t>
      </w:r>
      <w:r w:rsidR="0019701D">
        <w:rPr>
          <w:rFonts w:hint="eastAsia"/>
        </w:rPr>
        <w:t>50Hz</w:t>
      </w:r>
      <w:r w:rsidR="0019701D">
        <w:rPr>
          <w:rFonts w:hint="eastAsia"/>
        </w:rPr>
        <w:t>或</w:t>
      </w:r>
      <w:r w:rsidR="0019701D">
        <w:rPr>
          <w:rFonts w:hint="eastAsia"/>
        </w:rPr>
        <w:t>60Hz</w:t>
      </w:r>
      <w:r w:rsidR="0019701D">
        <w:rPr>
          <w:rFonts w:hint="eastAsia"/>
        </w:rPr>
        <w:t>的工频信号；基线漂移可以使用高通滤波器消除</w:t>
      </w:r>
      <w:r>
        <w:rPr>
          <w:rFonts w:hint="eastAsia"/>
        </w:rPr>
        <w:t>。对于在频域上可以分离的噪声，还可以采用滤波器组进行分离，将原始信号按照不同的频率段分解成多个子信号，通过减小噪声频段子信号的比例来一直噪声</w:t>
      </w:r>
      <w:r>
        <w:fldChar w:fldCharType="begin"/>
      </w:r>
      <w:r>
        <w:instrText xml:space="preserve"> ADDIN ZOTERO_ITEM CSL_CITATION {"citationID":"2kr7gjcqfn","properties":{"formattedCitation":"{\\rtf \\super [8]\\nosupersub{}}","plainCitation":"[8]"},"citationItems":[{"id":60,"uris":["http://zotero.org/users/2812740/items/DCVR799R"],"uri":["http://zotero.org/users/2812740/items/DCVR799R"],"itemData":{"id":60,"type":"article-journal","title":"Comparing stress ECG enhancement algorithms","container-title":"IEEE Engineering in Medicine and Biology Magazine","page":"37-44","volume":"15","issue":"3","source":"IEEE Xplore","abstract":"There are two predominant types of noise that contaminate the electrocardiogram (EGG) acquired during a stress test: the baseline wander noise (BW) and electrode motion artifact, and electromyogram-induced noise (EMG). BW noise is at a lower frequency, caused by respiration and motion of the subject or the leads. The frequency components of BW noise are usually below 0.5 Hz, and extend into the frequency range of the ST segment during a stress test. EMG noise, on the other hand, is predominantly at higher frequencies, caused by increased muscle activity and by mechanical forces acting on the electrodes. The frequency spectrum of the EMG noise overlaps that of the ECG signal and extends even higher in the frequency domain. In this article, the authors review some of the published ECG enhancing techniques to overcome the noise problems, and compare their performance on stress ECG signals under adverse noise scenarios. They also describe the filter bank-based ECG enhancing algorithm","DOI":"10.1109/51.499756","ISSN":"0739-5175","author":[{"family":"Afonso","given":"V. X."},{"family":"Tompkins","given":"W. J."},{"family":"Nguyen","given":"T. Q."},{"family":"Michler","given":"K."},{"family":"Luo","given":"Shen"}],"issued":{"date-parts":[["1996",5]]}}}],"schema":"https://github.com/citation-style-language/schema/raw/master/csl-citation.json"} </w:instrText>
      </w:r>
      <w:r>
        <w:fldChar w:fldCharType="separate"/>
      </w:r>
      <w:r w:rsidRPr="00E65A2E">
        <w:rPr>
          <w:rFonts w:cs="Times New Roman"/>
          <w:kern w:val="0"/>
          <w:szCs w:val="24"/>
          <w:vertAlign w:val="superscript"/>
        </w:rPr>
        <w:t>[8]</w:t>
      </w:r>
      <w:r>
        <w:fldChar w:fldCharType="end"/>
      </w:r>
      <w:r>
        <w:rPr>
          <w:rFonts w:hint="eastAsia"/>
        </w:rPr>
        <w:t>。</w:t>
      </w:r>
      <w:r w:rsidR="0019701D">
        <w:rPr>
          <w:rFonts w:hint="eastAsia"/>
        </w:rPr>
        <w:t>肌电信号与心电信号的频谱分布相重叠，不能用频谱滤波的方法来消除，可以借助主成分分析（</w:t>
      </w:r>
      <w:r w:rsidR="0019701D">
        <w:rPr>
          <w:rFonts w:hint="eastAsia"/>
        </w:rPr>
        <w:t>PCA</w:t>
      </w:r>
      <w:r w:rsidR="0019701D">
        <w:rPr>
          <w:rFonts w:hint="eastAsia"/>
        </w:rPr>
        <w:t>）和独立成分分析（</w:t>
      </w:r>
      <w:r w:rsidR="0019701D">
        <w:rPr>
          <w:rFonts w:hint="eastAsia"/>
        </w:rPr>
        <w:t>ICA</w:t>
      </w:r>
      <w:r w:rsidR="0019701D">
        <w:rPr>
          <w:rFonts w:hint="eastAsia"/>
        </w:rPr>
        <w:t>）等统计学方法来消除。小波降噪的方法也常常用于消除</w:t>
      </w:r>
      <w:r w:rsidR="0019701D">
        <w:rPr>
          <w:rFonts w:hint="eastAsia"/>
        </w:rPr>
        <w:t>ECG</w:t>
      </w:r>
      <w:r w:rsidR="0019701D">
        <w:rPr>
          <w:rFonts w:hint="eastAsia"/>
        </w:rPr>
        <w:t>中的噪声信号。</w:t>
      </w:r>
    </w:p>
    <w:p w:rsidR="0019701D" w:rsidRDefault="0019701D" w:rsidP="00F44C1B">
      <w:pPr>
        <w:ind w:firstLine="420"/>
      </w:pPr>
      <w:r>
        <w:rPr>
          <w:rFonts w:hint="eastAsia"/>
        </w:rPr>
        <w:t>心电信号中的伪像大多是运动伪像。使用医用电极或干电极测量的电生理信号，在被</w:t>
      </w:r>
      <w:r>
        <w:rPr>
          <w:rFonts w:hint="eastAsia"/>
        </w:rPr>
        <w:lastRenderedPageBreak/>
        <w:t>测对象运动时容易产生运动伪像。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种是肢体活动时</w:t>
      </w:r>
      <w:r w:rsidR="00AD3771">
        <w:rPr>
          <w:rFonts w:hint="eastAsia"/>
        </w:rPr>
        <w:t>，</w:t>
      </w:r>
      <w:r>
        <w:rPr>
          <w:rFonts w:hint="eastAsia"/>
        </w:rPr>
        <w:t>造成的皮肤拉伸和收缩导致。这两种运动都导致电极周围皮肤阻抗变化</w:t>
      </w:r>
      <w:r w:rsidR="00AD3771">
        <w:rPr>
          <w:rFonts w:hint="eastAsia"/>
        </w:rPr>
        <w:t>，从而导致</w:t>
      </w:r>
      <w:r w:rsidR="00AD3771">
        <w:rPr>
          <w:rFonts w:hint="eastAsia"/>
        </w:rPr>
        <w:t>ECG</w:t>
      </w:r>
      <w:r w:rsidR="00AD3771">
        <w:rPr>
          <w:rFonts w:hint="eastAsia"/>
        </w:rPr>
        <w:t>波形形变，产生运动伪像</w:t>
      </w:r>
      <w:r>
        <w:rPr>
          <w:rFonts w:hint="eastAsia"/>
        </w:rPr>
        <w:t>。</w:t>
      </w:r>
      <w:r w:rsidR="00F44C1B">
        <w:rPr>
          <w:rFonts w:hint="eastAsia"/>
        </w:rPr>
        <w:t>在低功耗无线传输的解决方案中，传输中丢失数据包也会造成一定的伪像，例如在文献</w:t>
      </w:r>
      <w:r w:rsidR="00F44C1B">
        <w:fldChar w:fldCharType="begin"/>
      </w:r>
      <w:r w:rsidR="009407E3">
        <w:instrText xml:space="preserve"> ADDIN ZOTERO_ITEM CSL_CITATION {"citationID":"2asku8ak8q","properties":{"formattedCitation":"{\\rtf \\super [9]\\nosupersub{}}","plainCitation":"[9]"},"citationItems":[{"id":135,"uris":["http://zotero.org/users/2812740/items/X2VRR35D"],"uri":["http://zotero.org/users/2812740/items/X2VRR35D"],"itemData":{"id":135,"type":"paper-conference","title":"Artifacts mitigation in ambulatory ECG telemetry","container-title":"2010 12th IEEE International Conference on e-Health Networking Applications and Services (Healthcom)","page":"338-344","source":"IEEE Xplore","event":"2010 12th IEEE International Conference on e-Health Networking Applications and Services (Healthcom)","abstract":"In remote monitoring applications of vital signs including ECG, it is extremely important to ensure that the diagnostic integrity of the signals is not compromised due to the presence of sensing artifacts and channel errors. It is also important for the platform to be extremely power efficient in order to facilitate wearable sensors with user friendly form factors. We present a novel, low power application layer solution that is agnostic to wireless protocols and mitigates artifacts due to packet losses in Body Area Networks (BANs). In our previous work, we presented initial results based on this approach and demonstrated that greater than 99% beat detection accuracy can be achieved even at a packet loss rate as high as 20%. Our contributions in this work include validation of the above on a platform with an ultra low power wearable single lead ECG pendant. We present details of implementation and then extend the platform to mitigate ECG sensing artifacts including power line interference and baseline wandering. The proposed approach enables us to offload most of the complex processing from sensor nodes to the receiver node with better a battery budget, for improved sensor life. Finally, present a qualitative and quantitative assessment of the system.","DOI":"10.1109/HEALTH.2010.5556547","author":[{"family":"Garudadri","given":"H."},{"family":"Baheti","given":"P. K."},{"family":"Majumdar","given":"S."},{"family":"Lauer","given":"C."},{"family":"Massé","given":"F."},{"family":"Molengraft","given":"J.","dropping-particle":"van de"},{"family":"Penders","given":"J."}],"issued":{"date-parts":[["2010",7]]}}}],"schema":"https://github.com/citation-style-language/schema/raw/master/csl-citation.json"} </w:instrText>
      </w:r>
      <w:r w:rsidR="00F44C1B">
        <w:fldChar w:fldCharType="separate"/>
      </w:r>
      <w:r w:rsidR="009407E3" w:rsidRPr="009407E3">
        <w:rPr>
          <w:rFonts w:cs="Times New Roman"/>
          <w:kern w:val="0"/>
          <w:szCs w:val="24"/>
          <w:vertAlign w:val="superscript"/>
        </w:rPr>
        <w:t>[9]</w:t>
      </w:r>
      <w:r w:rsidR="00F44C1B">
        <w:fldChar w:fldCharType="end"/>
      </w:r>
      <w:r w:rsidR="00F44C1B">
        <w:rPr>
          <w:rFonts w:hint="eastAsia"/>
        </w:rPr>
        <w:t>中通过压缩感知的算法，使得丢包率</w:t>
      </w:r>
      <w:r w:rsidR="00F44C1B">
        <w:rPr>
          <w:rFonts w:hint="eastAsia"/>
        </w:rPr>
        <w:t>20%</w:t>
      </w:r>
      <w:r w:rsidR="00F44C1B">
        <w:rPr>
          <w:rFonts w:hint="eastAsia"/>
        </w:rPr>
        <w:t>的时候仍能保持大于</w:t>
      </w:r>
      <w:r w:rsidR="00F44C1B">
        <w:rPr>
          <w:rFonts w:hint="eastAsia"/>
        </w:rPr>
        <w:t>99%</w:t>
      </w:r>
      <w:r w:rsidR="009407E3">
        <w:rPr>
          <w:rFonts w:hint="eastAsia"/>
        </w:rPr>
        <w:t>的心率</w:t>
      </w:r>
      <w:r w:rsidR="00F44C1B">
        <w:rPr>
          <w:rFonts w:hint="eastAsia"/>
        </w:rPr>
        <w:t>检测准确率。</w:t>
      </w:r>
    </w:p>
    <w:p w:rsidR="0019701D" w:rsidRDefault="005C5751" w:rsidP="0019701D">
      <w:pPr>
        <w:ind w:firstLine="420"/>
      </w:pPr>
      <w:r>
        <w:rPr>
          <w:rFonts w:hint="eastAsia"/>
        </w:rPr>
        <w:t>运动伪像在频谱上的频谱上的分布于</w:t>
      </w:r>
      <w:r>
        <w:rPr>
          <w:rFonts w:hint="eastAsia"/>
        </w:rPr>
        <w:t>ECG</w:t>
      </w:r>
      <w:r>
        <w:rPr>
          <w:rFonts w:hint="eastAsia"/>
        </w:rPr>
        <w:t>的主要分量相重叠，</w:t>
      </w:r>
      <w:r w:rsidR="006A5E9B">
        <w:rPr>
          <w:rFonts w:hint="eastAsia"/>
        </w:rPr>
        <w:t>而运动伪像消除一直没有很好的方案</w:t>
      </w:r>
      <w:r>
        <w:rPr>
          <w:rFonts w:hint="eastAsia"/>
        </w:rPr>
        <w:t>。</w:t>
      </w:r>
      <w:r w:rsidR="006A5E9B">
        <w:rPr>
          <w:rFonts w:hint="eastAsia"/>
        </w:rPr>
        <w:t>目前的思路主要有三种：第一种是频域分离，但是由于频谱重叠，只能消除很少的伪像；第二种是</w:t>
      </w:r>
      <w:r w:rsidR="008565F5">
        <w:rPr>
          <w:rFonts w:hint="eastAsia"/>
        </w:rPr>
        <w:t>通过</w:t>
      </w:r>
      <w:r w:rsidR="008565F5">
        <w:rPr>
          <w:rFonts w:hint="eastAsia"/>
        </w:rPr>
        <w:t>PCA</w:t>
      </w:r>
      <w:r w:rsidR="008565F5">
        <w:rPr>
          <w:rFonts w:hint="eastAsia"/>
        </w:rPr>
        <w:t>和</w:t>
      </w:r>
      <w:r w:rsidR="008565F5">
        <w:rPr>
          <w:rFonts w:hint="eastAsia"/>
        </w:rPr>
        <w:t>ICA</w:t>
      </w:r>
      <w:r w:rsidR="008565F5">
        <w:rPr>
          <w:rFonts w:hint="eastAsia"/>
        </w:rPr>
        <w:t>等统计学的方法，这一方法依赖于信号本身的统计学特性；第三种是使用自适应滤波器，借助一些辅助的传感器数据作为参考信号，用于提取或消除</w:t>
      </w:r>
      <w:r w:rsidR="008565F5">
        <w:rPr>
          <w:rFonts w:hint="eastAsia"/>
        </w:rPr>
        <w:t>ECG</w:t>
      </w:r>
      <w:r w:rsidR="008565F5">
        <w:rPr>
          <w:rFonts w:hint="eastAsia"/>
        </w:rPr>
        <w:t>中的运动伪像。自适应滤波器中常用的</w:t>
      </w:r>
      <w:r w:rsidR="0019701D">
        <w:rPr>
          <w:rFonts w:hint="eastAsia"/>
        </w:rPr>
        <w:t>消除使用的参考信号</w:t>
      </w:r>
      <w:r w:rsidR="008565F5">
        <w:rPr>
          <w:rFonts w:hint="eastAsia"/>
        </w:rPr>
        <w:t>：加速度信号</w:t>
      </w:r>
      <w:r w:rsidR="0019701D">
        <w:rPr>
          <w:rFonts w:hint="eastAsia"/>
        </w:rPr>
        <w:t>、皮肤阻抗</w:t>
      </w:r>
      <w:r>
        <w:rPr>
          <w:rFonts w:hint="eastAsia"/>
        </w:rPr>
        <w:t>和</w:t>
      </w:r>
      <w:r w:rsidR="0019701D">
        <w:rPr>
          <w:rFonts w:hint="eastAsia"/>
        </w:rPr>
        <w:t>皮肤伸展（</w:t>
      </w:r>
      <w:r>
        <w:rPr>
          <w:rFonts w:hint="eastAsia"/>
        </w:rPr>
        <w:t>可使用</w:t>
      </w:r>
      <w:r w:rsidR="0019701D">
        <w:rPr>
          <w:rFonts w:hint="eastAsia"/>
        </w:rPr>
        <w:t>光电测量）</w:t>
      </w:r>
      <w:r>
        <w:fldChar w:fldCharType="begin"/>
      </w:r>
      <w:r w:rsidR="009407E3">
        <w:instrText xml:space="preserve"> ADDIN ZOTERO_ITEM CSL_CITATION {"citationID":"2en9f0gsd7","properties":{"formattedCitation":"{\\rtf \\super [10]\\nosupersub{}}","plainCitation":"[10]"},"citationItems":[{"id":115,"uris":["http://zotero.org/users/2812740/items/UJUVQJ4S"],"uri":["http://zotero.org/users/2812740/items/UJUVQJ4S"],"itemData":{"id":115,"type":"paper-conference","title":"Motion Artifact Reduction in Ambulatory ECG Monitoring: An Integrated System Approach","container-title":"Proceedings of the 2Nd Conference on Wireless Health","collection-title":"WH '11","publisher":"ACM","publisher-place":"New York, NY, USA","page":"11:1–11:8","source":"ACM Digital Library","event-place":"New York, NY, USA","abstract":"Recent advances in low-power micro-electronics are revolutionizing ECG monitoring. Wearable patches now allow comfortable monitoring over several days. Achieving reliable and high integrity recording however remains a challenge, especially under daily-life activities. In this paper we present a system approach to motion artifact reduction in ambulatory recordings. A custom ultra-low-power ECG analog front-end read-out for simultaneous measurement of ECG and electrode-tissue impedance, from the same electrode, is reported. Integrating this front-end, we describe a wireless patch for the monitoring of 3-lead ECG, electrode electrical artifact and 3D-acceleration. Beyond ECG monitoring, this wireless patch provides the additional necessary data to filter out motion artifact. Two algorithm methods are tested. The first method applies ICA for de-noising multi-lead ECG recordings. The second method is an adaptive filter that uses skin/electrode impedance as the measurement of noise. Algorithms, circuits and system provide a platform for reliable ECG monitoring on-the-move.","URL":"http://doi.acm.org/10.1145/2077546.2077558","DOI":"10.1145/2077546.2077558","ISBN":"978-1-4503-0982-0","shortTitle":"Motion Artifact Reduction in Ambulatory ECG Monitoring","author":[{"family":"Romero","given":"Iñaki"},{"family":"Berset","given":"Torfinn"},{"family":"Buxi","given":"Dilpreet"},{"family":"Brown","given":"Lindsay"},{"family":"Penders","given":"Julien"},{"family":"Kim","given":"Sunyoung"},{"family":"Van Helleputte","given":"Nick"},{"family":"Kim","given":"Hyejung"},{"family":"Van Hoof","given":"Chris"},{"family":"Yazicioglu","given":"Firat"}],"issued":{"date-parts":[["2011"]]},"accessed":{"date-parts":[["2016",2,21]]}}}],"schema":"https://github.com/citation-style-language/schema/raw/master/csl-citation.json"} </w:instrText>
      </w:r>
      <w:r>
        <w:fldChar w:fldCharType="separate"/>
      </w:r>
      <w:r w:rsidR="009407E3" w:rsidRPr="009407E3">
        <w:rPr>
          <w:rFonts w:cs="Times New Roman"/>
          <w:kern w:val="0"/>
          <w:szCs w:val="24"/>
          <w:vertAlign w:val="superscript"/>
        </w:rPr>
        <w:t>[10]</w:t>
      </w:r>
      <w:r>
        <w:fldChar w:fldCharType="end"/>
      </w:r>
      <w:r w:rsidR="00AD3771">
        <w:rPr>
          <w:rFonts w:hint="eastAsia"/>
        </w:rPr>
        <w:t>。在文献</w:t>
      </w:r>
      <w:r w:rsidR="00AD3771">
        <w:fldChar w:fldCharType="begin"/>
      </w:r>
      <w:r w:rsidR="009407E3">
        <w:instrText xml:space="preserve"> ADDIN ZOTERO_ITEM CSL_CITATION {"citationID":"2anqarovn6","properties":{"formattedCitation":"{\\rtf \\super [11]\\nosupersub{}}","plainCitation":"[11]"},"citationItems":[{"id":75,"uris":["http://zotero.org/groups/447977/items/R5N86T3H"],"uri":["http://zotero.org/groups/447977/items/R5N86T3H"],"itemData":{"id":75,"type":"paper-conference","title":"Adaptive reduction of motion artifact in the electrocardiogram","container-title":"Engineering in Medicine and Biology, 2002. 24th Annual Conference and the Annual Fall Meeting of the Biomedical Engineering Society EMBS/BMES Conference, 2002. Proceedings of the Second Joint","page":"1403-1404 vol.2","volume":"2","source":"IEEE Xplore","event":"Engineering in Medicine and Biology, 2002. 24th Annual Conference and the Annual Fall Meeting of the Biomedical Engineering Society EMBS/BMES Conference, 2002. Proceedings of the Second Joint","abstract":"The electrocardiogram (ECG) is the body-surface manifestation of the electrical potentials produced by the heart. The ECG is acquired by placing electrodes on the patient's skin. Motion artifact is the noise that results from motion of the electrode in relation to the patient's skin. Motion artifact can produce large amplitude signals in the ECG that may be misinterpreted by clinicians and automated systems resulting in misdiagnosis, prolonged procedure duration, and delayed or inappropriate treatment decisions. Motion artifact reduction is an unsolved problem because its frequency spectrum overlaps that of the ECG. This paper presents initial results of a novel approach to reducing ECG motion artifact. The hypothesis is that motion artifact can be reduced using electrode motion as the reference signal to an adaptive filter. Electrode motion was measured with two custom-developed sensors that utilized anisotropic magnetoresistive sensors and accelerometers. Motion artifact was induced by manually pushing on the electrode, pushing on the skin around the electrode, and pulling on the lead wire. Using an adaptive filter and the motion signal, the induced motion artifact was reduced in all data sets.","DOI":"10.1109/IEMBS.2002.1106451","author":[{"family":"Tong","given":"D.A."},{"family":"Bartels","given":"K.A."},{"family":"Honeyager","given":"K.S."}],"issued":{"date-parts":[["2002"]]}}}],"schema":"https://github.com/citation-style-language/schema/raw/master/csl-citation.json"} </w:instrText>
      </w:r>
      <w:r w:rsidR="00AD3771">
        <w:fldChar w:fldCharType="separate"/>
      </w:r>
      <w:r w:rsidR="009407E3" w:rsidRPr="009407E3">
        <w:rPr>
          <w:rFonts w:cs="Times New Roman"/>
          <w:kern w:val="0"/>
          <w:szCs w:val="24"/>
          <w:vertAlign w:val="superscript"/>
        </w:rPr>
        <w:t>[11]</w:t>
      </w:r>
      <w:r w:rsidR="00AD3771">
        <w:fldChar w:fldCharType="end"/>
      </w:r>
      <w:r w:rsidR="00AD3771">
        <w:t>中</w:t>
      </w:r>
      <w:r w:rsidR="00AD3771">
        <w:rPr>
          <w:rFonts w:hint="eastAsia"/>
        </w:rPr>
        <w:t>，</w:t>
      </w:r>
      <w:r w:rsidR="00D61417">
        <w:rPr>
          <w:rFonts w:hint="eastAsia"/>
        </w:rPr>
        <w:t>提出一种</w:t>
      </w:r>
      <w:r w:rsidR="001E2270">
        <w:rPr>
          <w:rFonts w:hint="eastAsia"/>
        </w:rPr>
        <w:t>以</w:t>
      </w:r>
      <w:r w:rsidR="00FC1491">
        <w:rPr>
          <w:rFonts w:hint="eastAsia"/>
        </w:rPr>
        <w:t>皮肤表面阻抗值</w:t>
      </w:r>
      <w:r w:rsidR="00D61417">
        <w:rPr>
          <w:rFonts w:hint="eastAsia"/>
        </w:rPr>
        <w:t>和</w:t>
      </w:r>
      <w:r w:rsidR="00FC1491">
        <w:rPr>
          <w:rFonts w:hint="eastAsia"/>
        </w:rPr>
        <w:t>电极的运动信号（加速度计测量）</w:t>
      </w:r>
      <w:r w:rsidR="001E2270">
        <w:rPr>
          <w:rFonts w:hint="eastAsia"/>
        </w:rPr>
        <w:t>结合作为参考信</w:t>
      </w:r>
      <w:bookmarkStart w:id="0" w:name="_GoBack"/>
      <w:bookmarkEnd w:id="0"/>
      <w:r w:rsidR="001E2270">
        <w:rPr>
          <w:rFonts w:hint="eastAsia"/>
        </w:rPr>
        <w:t>号，使用自适应滤波器消除运动伪像</w:t>
      </w:r>
      <w:r w:rsidR="00FC1491">
        <w:rPr>
          <w:rFonts w:hint="eastAsia"/>
        </w:rPr>
        <w:t>的方法</w:t>
      </w:r>
      <w:r w:rsidR="001E2270">
        <w:rPr>
          <w:rFonts w:hint="eastAsia"/>
        </w:rPr>
        <w:t>。</w:t>
      </w:r>
    </w:p>
    <w:p w:rsidR="00C35FD2" w:rsidRDefault="00C35FD2" w:rsidP="0019701D">
      <w:pPr>
        <w:ind w:firstLine="420"/>
        <w:rPr>
          <w:rFonts w:hint="eastAsia"/>
        </w:rPr>
      </w:pPr>
      <w:r>
        <w:t>使用</w:t>
      </w:r>
      <w:r>
        <w:t>PCA</w:t>
      </w:r>
      <w:r>
        <w:t>和</w:t>
      </w:r>
      <w:r>
        <w:t>ICA</w:t>
      </w:r>
    </w:p>
    <w:p w:rsidR="001E00F5" w:rsidRDefault="008E6998" w:rsidP="0019701D">
      <w:pPr>
        <w:ind w:firstLine="420"/>
      </w:pPr>
      <w:r>
        <w:t>在使用自适应滤波器消除运动伪像</w:t>
      </w:r>
      <w:r>
        <w:rPr>
          <w:rFonts w:hint="eastAsia"/>
        </w:rPr>
        <w:t>，</w:t>
      </w:r>
      <w:r>
        <w:t>需要选取特定的参考信号</w:t>
      </w:r>
      <w:r>
        <w:rPr>
          <w:rFonts w:hint="eastAsia"/>
        </w:rPr>
        <w:t>。使用</w:t>
      </w:r>
      <w:r w:rsidR="001E00F5">
        <w:t>皮肤阻抗作为自适应滤波的参考信号</w:t>
      </w:r>
      <w:r>
        <w:t>时</w:t>
      </w:r>
      <w:r w:rsidR="001E00F5">
        <w:rPr>
          <w:rFonts w:hint="eastAsia"/>
        </w:rPr>
        <w:t>，</w:t>
      </w:r>
      <w:r w:rsidR="001E00F5">
        <w:t>首先向通过电极向人体输入固定频率的</w:t>
      </w:r>
      <w:r w:rsidR="00FC1491">
        <w:t>交流电</w:t>
      </w:r>
      <w:r w:rsidR="001E00F5">
        <w:t>信号</w:t>
      </w:r>
      <w:r w:rsidR="001E00F5">
        <w:rPr>
          <w:rFonts w:hint="eastAsia"/>
        </w:rPr>
        <w:t>，</w:t>
      </w:r>
      <w:r w:rsidR="001E00F5">
        <w:t>然后测量电极之间的电压值</w:t>
      </w:r>
      <w:r w:rsidR="001E00F5">
        <w:rPr>
          <w:rFonts w:hint="eastAsia"/>
        </w:rPr>
        <w:t>，</w:t>
      </w:r>
      <w:r w:rsidR="001E00F5">
        <w:t>取电压的信号的包络线作为阻抗测量值</w:t>
      </w:r>
      <w:r w:rsidR="001E00F5">
        <w:rPr>
          <w:rFonts w:hint="eastAsia"/>
        </w:rPr>
        <w:t>。由于</w:t>
      </w:r>
      <w:r w:rsidR="001E00F5">
        <w:rPr>
          <w:rFonts w:hint="eastAsia"/>
        </w:rPr>
        <w:t>ECG</w:t>
      </w:r>
      <w:r w:rsidR="001E00F5">
        <w:rPr>
          <w:rFonts w:hint="eastAsia"/>
        </w:rPr>
        <w:t>信号的主要分量在</w:t>
      </w:r>
      <w:r w:rsidR="001E00F5">
        <w:rPr>
          <w:rFonts w:hint="eastAsia"/>
        </w:rPr>
        <w:t>100Hz</w:t>
      </w:r>
      <w:r w:rsidR="00FC1491">
        <w:rPr>
          <w:rFonts w:hint="eastAsia"/>
        </w:rPr>
        <w:t>以下，所以只要将交流电信号设定在</w:t>
      </w:r>
      <w:r w:rsidR="00FC1491">
        <w:rPr>
          <w:rFonts w:hint="eastAsia"/>
        </w:rPr>
        <w:t>100Hz</w:t>
      </w:r>
      <w:r w:rsidR="00FC1491">
        <w:rPr>
          <w:rFonts w:hint="eastAsia"/>
        </w:rPr>
        <w:t>以上，就能用通高通滤波器将阻抗信号从</w:t>
      </w:r>
      <w:r w:rsidR="00FC1491">
        <w:rPr>
          <w:rFonts w:hint="eastAsia"/>
        </w:rPr>
        <w:t>ECG</w:t>
      </w:r>
      <w:r w:rsidR="00FC1491">
        <w:rPr>
          <w:rFonts w:hint="eastAsia"/>
        </w:rPr>
        <w:t>测量信号中分离出来了</w:t>
      </w:r>
      <w:r>
        <w:rPr>
          <w:rFonts w:hint="eastAsia"/>
        </w:rPr>
        <w:t>，实验表明，频率越低的阻抗值与运动伪像的相关性越强</w:t>
      </w:r>
      <w:r>
        <w:fldChar w:fldCharType="begin"/>
      </w:r>
      <w:r w:rsidR="009407E3">
        <w:instrText xml:space="preserve"> ADDIN ZOTERO_ITEM CSL_CITATION {"citationID":"276nn7irji","properties":{"formattedCitation":"{\\rtf \\super [12]\\nosupersub{}}","plainCitation":"[12]"},"citationItems":[{"id":103,"uris":["http://zotero.org/users/2812740/items/GV5R589K"],"uri":["http://zotero.org/users/2812740/items/GV5R589K"],"itemData":{"id":103,"type":"paper-conference","title":"Comparison of methods for adaptive removal of motion artifact","container-title":"Computers in Cardiology 2000","page":"383-386","source":"IEEE Xplore","event":"Computers in Cardiology 2000","abstract":"Motion artifact is a significant source of noise in an ambulatory ECG monitor and and can occur frequently during Holter recording and stress testing. We have investigated methods for removing motion artifact from ECG signals using adaptive noise removal. We have investigated both the use of an electrode/skin impedance signal and a signal from a physical sensor (Measurand Shape Sensor (TM)) mounted on the electrode for adaptively modeling and removing motion artifact. The skin/electrode signal and physical sensor signals can both be used to produce equivalent noise reduction, but, in addition to requiring the sensors, higher order adaptive filters (5th order vs. 3rd order) were required when the physical sensor signal was used. Guided by the results of these tests, we have designed and implemented a portable ECG recorder using 120 Hz impedance based motion artifact removal to investigate the utility of motion artifact removal for Holter and stress recording","DOI":"10.1109/CIC.2000.898537","author":[{"family":"Hamilton","given":"P. S."},{"family":"Curley","given":"M. G."},{"family":"Aimi","given":"R. M."},{"family":"Sae-Hau","given":"C."}],"issued":{"date-parts":[["2000"]]}}}],"schema":"https://github.com/citation-style-language/schema/raw/master/csl-citation.json"} </w:instrText>
      </w:r>
      <w:r>
        <w:fldChar w:fldCharType="separate"/>
      </w:r>
      <w:r w:rsidR="009407E3" w:rsidRPr="009407E3">
        <w:rPr>
          <w:rFonts w:cs="Times New Roman"/>
          <w:kern w:val="0"/>
          <w:szCs w:val="24"/>
          <w:vertAlign w:val="superscript"/>
        </w:rPr>
        <w:t>[12]</w:t>
      </w:r>
      <w:r>
        <w:fldChar w:fldCharType="end"/>
      </w:r>
      <w:r>
        <w:rPr>
          <w:rFonts w:hint="eastAsia"/>
        </w:rPr>
        <w:t>。皮肤伸展程度作为参考信号时，用光学弯曲度传感器测量到皮肤的弯曲程度，将弯曲程度转换为电信号。</w:t>
      </w:r>
      <w:r w:rsidR="005811A7">
        <w:rPr>
          <w:rFonts w:hint="eastAsia"/>
        </w:rPr>
        <w:t>使用运动信号作参考信号时，采用加速度计测量运动信号，例如在文献</w:t>
      </w:r>
      <w:r w:rsidR="00F91EB8">
        <w:fldChar w:fldCharType="begin"/>
      </w:r>
      <w:r w:rsidR="009407E3">
        <w:instrText xml:space="preserve"> ADDIN ZOTERO_ITEM CSL_CITATION {"citationID":"25itfosh2j","properties":{"formattedCitation":"{\\rtf \\super [13]\\nosupersub{}}","plainCitation":"[13]"},"citationItems":[{"id":131,"uris":["http://zotero.org/users/2812740/items/7J4G87PD"],"uri":["http://zotero.org/users/2812740/items/7J4G87PD"],"itemData":{"id":131,"type":"paper-conference","title":"Adaptive noise cancelling of motion artifact in stress ECG signals using accelerometer","container-title":"Engineering in Medicine and Biology, 2002. 24th Annual Conference and the Annual Fall Meeting of the Biomedical Engineering Society EMBS/BMES Conference, 2002. Proceedings of the Second Joint","page":"1756-1757 vol.2","volume":"2","source":"IEEE Xplore","event":"Engineering in Medicine and Biology, 2002. 24th Annual Conference and the Annual Fall Meeting of the Biomedical Engineering Society EMBS/BMES Conference, 2002. Proceedings of the Second Joint","abstract":"Electrocardiographic (ECG) signals obtained from stress examinations are diagnostically significant in detecting a number of heart diseases, which may not be apparent when the patient is at rest. However, the noise produced by the environment and by the patient often distorts the ECG data. Motion artifact, the most prevalent and difficult type of noise to filter in exercise ECG, corrupts the intelligibility of the desired signal thus reducing the reliability of the stress test. In this paper, the researchers aim to demonstrate a new adaptive filtering method for stress ECG signals. This noise cancellation scheme uses an accelerometer as a source of noise reference. Experiments involving single-axis and dual-axis motion sensors are conducted to evaluate the efficiency of this technique. The acquired real ECG and accelerometer data are simultaneously processed and analyzed using the two most widely used adaptive filtering algorithms, least mean squares (LMS) and recursive least squares (RLS). The results show that the proposed method can be adapted to effectively reduce motion artifact in stress ECG by just using a single-axis noise reference.","DOI":"10.1109/IEMBS.2002.1106637","author":[{"family":"Raya","given":"M. A. D."},{"family":"Sison","given":"L. G."}],"issued":{"date-parts":[["2002"]]}}}],"schema":"https://github.com/citation-style-language/schema/raw/master/csl-citation.json"} </w:instrText>
      </w:r>
      <w:r w:rsidR="00F91EB8">
        <w:fldChar w:fldCharType="separate"/>
      </w:r>
      <w:r w:rsidR="009407E3" w:rsidRPr="009407E3">
        <w:rPr>
          <w:rFonts w:cs="Times New Roman"/>
          <w:kern w:val="0"/>
          <w:szCs w:val="24"/>
          <w:vertAlign w:val="superscript"/>
        </w:rPr>
        <w:t>[13]</w:t>
      </w:r>
      <w:r w:rsidR="00F91EB8">
        <w:fldChar w:fldCharType="end"/>
      </w:r>
      <w:r w:rsidR="005811A7">
        <w:rPr>
          <w:rFonts w:hint="eastAsia"/>
        </w:rPr>
        <w:t>中使用了垂直于</w:t>
      </w:r>
      <w:r w:rsidR="00F91EB8">
        <w:rPr>
          <w:rFonts w:hint="eastAsia"/>
        </w:rPr>
        <w:t>电极固定</w:t>
      </w:r>
      <w:r w:rsidR="005811A7">
        <w:rPr>
          <w:rFonts w:hint="eastAsia"/>
        </w:rPr>
        <w:t>平面</w:t>
      </w:r>
      <w:r w:rsidR="00F91EB8">
        <w:rPr>
          <w:rFonts w:hint="eastAsia"/>
        </w:rPr>
        <w:t>方向</w:t>
      </w:r>
      <w:r w:rsidR="005811A7">
        <w:rPr>
          <w:rFonts w:hint="eastAsia"/>
        </w:rPr>
        <w:t>的加速度信号作为</w:t>
      </w:r>
      <w:r w:rsidR="00F91EB8">
        <w:rPr>
          <w:rFonts w:hint="eastAsia"/>
        </w:rPr>
        <w:t>参考信号，能有效地抑制运动伪像。</w:t>
      </w:r>
    </w:p>
    <w:p w:rsidR="0019701D" w:rsidRDefault="0019701D" w:rsidP="0019701D">
      <w:pPr>
        <w:pStyle w:val="3"/>
      </w:pPr>
      <w:r>
        <w:rPr>
          <w:rFonts w:hint="eastAsia"/>
        </w:rPr>
        <w:t xml:space="preserve">1.2.4 </w:t>
      </w:r>
      <w:r w:rsidR="00D07366">
        <w:rPr>
          <w:rFonts w:hint="eastAsia"/>
        </w:rPr>
        <w:t>信号质量</w:t>
      </w:r>
      <w:r>
        <w:rPr>
          <w:rFonts w:hint="eastAsia"/>
        </w:rPr>
        <w:t>指标</w:t>
      </w:r>
    </w:p>
    <w:p w:rsidR="00521293" w:rsidRDefault="00C23B65" w:rsidP="00C23B65">
      <w:pPr>
        <w:ind w:firstLine="420"/>
      </w:pPr>
      <w:r>
        <w:t>噪声干扰和运动伪像会破坏电生理信号的质量</w:t>
      </w:r>
      <w:r>
        <w:rPr>
          <w:rFonts w:hint="eastAsia"/>
        </w:rPr>
        <w:t>，</w:t>
      </w:r>
      <w:r w:rsidR="00C72704">
        <w:rPr>
          <w:rFonts w:hint="eastAsia"/>
        </w:rPr>
        <w:t>特别是在动态监测的时候，噪声干扰会比临床监测更加严重。在自动化的数据分析处理过程中，如果不知道信号质量的好坏，就难以判断分析的结果是否可靠</w:t>
      </w:r>
      <w:r w:rsidR="00521293">
        <w:rPr>
          <w:rFonts w:hint="eastAsia"/>
        </w:rPr>
        <w:t>，可能造成错误的处理结果</w:t>
      </w:r>
      <w:r w:rsidR="00025B1C">
        <w:rPr>
          <w:rFonts w:hint="eastAsia"/>
        </w:rPr>
        <w:t>，</w:t>
      </w:r>
      <w:r w:rsidR="00521293">
        <w:rPr>
          <w:rFonts w:hint="eastAsia"/>
        </w:rPr>
        <w:t>例如由于运动伪像导致的疾病误判</w:t>
      </w:r>
      <w:r w:rsidR="00C72704">
        <w:rPr>
          <w:rFonts w:hint="eastAsia"/>
        </w:rPr>
        <w:t>。所以</w:t>
      </w:r>
      <w:r>
        <w:rPr>
          <w:rFonts w:hint="eastAsia"/>
        </w:rPr>
        <w:t>在</w:t>
      </w:r>
      <w:r w:rsidR="00521293">
        <w:rPr>
          <w:rFonts w:hint="eastAsia"/>
        </w:rPr>
        <w:t>降噪等预处理之后、信号分析</w:t>
      </w:r>
      <w:r>
        <w:rPr>
          <w:rFonts w:hint="eastAsia"/>
        </w:rPr>
        <w:t>之前，</w:t>
      </w:r>
      <w:r w:rsidR="00521293">
        <w:rPr>
          <w:rFonts w:hint="eastAsia"/>
        </w:rPr>
        <w:t>对</w:t>
      </w:r>
      <w:r>
        <w:rPr>
          <w:rFonts w:hint="eastAsia"/>
        </w:rPr>
        <w:t>信号质量</w:t>
      </w:r>
      <w:r w:rsidR="00521293">
        <w:rPr>
          <w:rFonts w:hint="eastAsia"/>
        </w:rPr>
        <w:t>进行评估</w:t>
      </w:r>
      <w:r>
        <w:rPr>
          <w:rFonts w:hint="eastAsia"/>
        </w:rPr>
        <w:t>是非常重要的。</w:t>
      </w:r>
    </w:p>
    <w:p w:rsidR="00D07366" w:rsidRDefault="008612F1" w:rsidP="0019701D">
      <w:pPr>
        <w:ind w:firstLine="420"/>
      </w:pPr>
      <w:r>
        <w:t>信号质量指标</w:t>
      </w:r>
      <w:r w:rsidR="00521293">
        <w:t>可以</w:t>
      </w:r>
      <w:r w:rsidR="005770AD">
        <w:t>用于判断疾病的诊断是否可信</w:t>
      </w:r>
      <w:r w:rsidR="005770AD">
        <w:rPr>
          <w:rFonts w:hint="eastAsia"/>
        </w:rPr>
        <w:t>、估计传感器是否连接不当</w:t>
      </w:r>
      <w:r w:rsidR="00D07366">
        <w:rPr>
          <w:rFonts w:hint="eastAsia"/>
        </w:rPr>
        <w:t>和</w:t>
      </w:r>
      <w:r w:rsidR="005770AD">
        <w:rPr>
          <w:rFonts w:hint="eastAsia"/>
        </w:rPr>
        <w:t>剔除掉信号质量较差的数据时间段</w:t>
      </w:r>
      <w:r w:rsidR="00D07366">
        <w:rPr>
          <w:rFonts w:hint="eastAsia"/>
        </w:rPr>
        <w:t>等</w:t>
      </w:r>
      <w:r w:rsidR="005770AD">
        <w:rPr>
          <w:rFonts w:hint="eastAsia"/>
        </w:rPr>
        <w:t>。</w:t>
      </w:r>
      <w:r w:rsidR="00D07366">
        <w:rPr>
          <w:rFonts w:hint="eastAsia"/>
        </w:rPr>
        <w:t>信号质量指标也可用于控制低功耗策略，有时为了延长动态监测设备的电池使用时间，会采取断断续续采集信号的决策，每次采样一段时间数据以后就将设备设置成低功耗模式，</w:t>
      </w:r>
      <w:r w:rsidR="00C35FD2">
        <w:rPr>
          <w:rFonts w:hint="eastAsia"/>
        </w:rPr>
        <w:t>为了保证采样尽可能均匀而又能采到较好质量的信号，可以在信号质量较差的时候多采一些数据再从中选取较好的片段，信号质量较好的时候就少采一些数据以节省电源。</w:t>
      </w:r>
    </w:p>
    <w:p w:rsidR="00521293" w:rsidRDefault="005770AD" w:rsidP="0019701D">
      <w:pPr>
        <w:ind w:firstLine="420"/>
      </w:pPr>
      <w:r>
        <w:rPr>
          <w:rFonts w:hint="eastAsia"/>
        </w:rPr>
        <w:t>有许多的方法被提出</w:t>
      </w:r>
      <w:r w:rsidR="00521293">
        <w:rPr>
          <w:rFonts w:hint="eastAsia"/>
        </w:rPr>
        <w:t>作</w:t>
      </w:r>
      <w:r>
        <w:rPr>
          <w:rFonts w:hint="eastAsia"/>
        </w:rPr>
        <w:t>为</w:t>
      </w:r>
      <w:r>
        <w:rPr>
          <w:rFonts w:hint="eastAsia"/>
        </w:rPr>
        <w:t>ECG</w:t>
      </w:r>
      <w:r>
        <w:rPr>
          <w:rFonts w:hint="eastAsia"/>
        </w:rPr>
        <w:t>信号质量的判断，例如采用小波特征提取、比较多种心率检测算法的结果差异、</w:t>
      </w:r>
      <w:r>
        <w:rPr>
          <w:rFonts w:hint="eastAsia"/>
        </w:rPr>
        <w:t>ECG</w:t>
      </w:r>
      <w:r>
        <w:rPr>
          <w:rFonts w:hint="eastAsia"/>
        </w:rPr>
        <w:t>波形的鞘度和信号的频谱分布等。</w:t>
      </w:r>
    </w:p>
    <w:p w:rsidR="0019701D" w:rsidRDefault="00C23B65" w:rsidP="0019701D">
      <w:pPr>
        <w:ind w:firstLine="420"/>
      </w:pPr>
      <w:r>
        <w:t>在文献</w:t>
      </w:r>
      <w:r>
        <w:fldChar w:fldCharType="begin"/>
      </w:r>
      <w:r w:rsidR="00E74149">
        <w:instrText xml:space="preserve"> ADDIN ZOTERO_ITEM CSL_CITATION {"citationID":"16qose2cfl","properties":{"formattedCitation":"{\\rtf \\super [14]\\nosupersub{}}","plainCitation":"[14]"},"citationItems":[{"id":61,"uris":["http://zotero.org/users/2812740/items/DBEF26S2"],"uri":["http://zotero.org/users/2812740/items/DBEF26S2"],"itemData":{"id":61,"type":"article-journal","title":"Signal Quality Estimation With Multichannel Adaptive Filtering in Intensive Care Settings","container-title":"IEEE Transactions on Biomedical Engineering","page":"2476-2485","volume":"59","issue":"9","source":"IEEE Xplore","abstract":"A signal quality estimate of a physiological waveform can be an important initial step for automated processing of real-world data. This paper presents a new generic point-by-point signal quality index (SQI) based on adaptive multichannel prediction that does not rely on ad hoc morphological feature extraction from the target waveform. An application of this new SQI to photoplethysmograms (PPG), arterial blood pressure (ABP) measurements, and ECG showed that the SQI is monotonically related to signal-to-noise ratio (simulated by adding white Gaussian noise) and to subjective human quality assessment of 1361 multichannel waveform epochs. A receiver-operating-characteristic (ROC) curve analysis, with the human “bad” quality label as positive and the “good” quality label as negative, yielded areas under the ROC curve of 0.86 (PPG), 0.82 (ABP), and 0.68 (ECG).","DOI":"10.1109/TBME.2012.2204882","ISSN":"0018-9294","author":[{"family":"Silva","given":"I."},{"family":"Lee","given":"J."},{"family":"Mark","given":"R. G."}],"issued":{"date-parts":[["2012",9]]}}}],"schema":"https://github.com/citation-style-language/schema/raw/master/csl-citation.json"} </w:instrText>
      </w:r>
      <w:r>
        <w:fldChar w:fldCharType="separate"/>
      </w:r>
      <w:r w:rsidR="00E74149" w:rsidRPr="00E74149">
        <w:rPr>
          <w:rFonts w:cs="Times New Roman"/>
          <w:kern w:val="0"/>
          <w:szCs w:val="24"/>
          <w:vertAlign w:val="superscript"/>
        </w:rPr>
        <w:t>[14]</w:t>
      </w:r>
      <w:r>
        <w:fldChar w:fldCharType="end"/>
      </w:r>
      <w:r>
        <w:t>中</w:t>
      </w:r>
      <w:r w:rsidR="002806ED">
        <w:rPr>
          <w:rFonts w:hint="eastAsia"/>
        </w:rPr>
        <w:t>提出了一种通用的多通道逐点</w:t>
      </w:r>
      <w:r w:rsidR="0019701D">
        <w:rPr>
          <w:rFonts w:hint="eastAsia"/>
        </w:rPr>
        <w:t>信号质量指标</w:t>
      </w:r>
      <w:r w:rsidR="002806ED">
        <w:rPr>
          <w:rFonts w:hint="eastAsia"/>
        </w:rPr>
        <w:t>算法。算法将多通道的电生理信号，包括</w:t>
      </w:r>
      <w:r w:rsidR="002806ED">
        <w:rPr>
          <w:rFonts w:hint="eastAsia"/>
        </w:rPr>
        <w:t>血管容积图</w:t>
      </w:r>
      <w:r w:rsidR="002806ED">
        <w:rPr>
          <w:rFonts w:hint="eastAsia"/>
        </w:rPr>
        <w:t>(</w:t>
      </w:r>
      <w:r w:rsidR="002806ED" w:rsidRPr="00AC2EDC">
        <w:t>photoplethysmogram</w:t>
      </w:r>
      <w:r w:rsidR="002806ED">
        <w:rPr>
          <w:rFonts w:hint="eastAsia"/>
        </w:rPr>
        <w:t>)</w:t>
      </w:r>
      <w:r w:rsidR="002806ED">
        <w:rPr>
          <w:rFonts w:hint="eastAsia"/>
        </w:rPr>
        <w:t>、动脉血压</w:t>
      </w:r>
      <w:r w:rsidR="002806ED">
        <w:rPr>
          <w:rFonts w:hint="eastAsia"/>
        </w:rPr>
        <w:t>(arterial blood pressure)</w:t>
      </w:r>
      <w:r w:rsidR="002806ED">
        <w:rPr>
          <w:rFonts w:hint="eastAsia"/>
        </w:rPr>
        <w:t>和</w:t>
      </w:r>
      <w:r w:rsidR="002806ED">
        <w:rPr>
          <w:rFonts w:hint="eastAsia"/>
        </w:rPr>
        <w:t>ECG</w:t>
      </w:r>
      <w:r w:rsidR="002806ED">
        <w:rPr>
          <w:rFonts w:hint="eastAsia"/>
        </w:rPr>
        <w:t>信号</w:t>
      </w:r>
      <w:r w:rsidR="002806ED">
        <w:rPr>
          <w:rFonts w:hint="eastAsia"/>
        </w:rPr>
        <w:t>，进行统一的分析，计算出目标信号与其他通道之间的耦合程度，然后通过耦合程度可以估算出每一个数据点的信号质量指标值</w:t>
      </w:r>
      <w:r w:rsidR="00C72704">
        <w:rPr>
          <w:rFonts w:hint="eastAsia"/>
        </w:rPr>
        <w:t>。</w:t>
      </w:r>
      <w:r w:rsidR="00521293">
        <w:rPr>
          <w:rFonts w:hint="eastAsia"/>
        </w:rPr>
        <w:t>文献</w:t>
      </w:r>
      <w:r w:rsidR="00521293">
        <w:fldChar w:fldCharType="begin"/>
      </w:r>
      <w:r w:rsidR="00521293">
        <w:instrText xml:space="preserve"> ADDIN ZOTERO_ITEM CSL_CITATION {"citationID":"1kh10l1be1","properties":{"formattedCitation":"{\\rtf \\super [15]\\nosupersub{}}","plainCitation":"[15]"},"citationItems":[{"id":116,"uris":["http://zotero.org/users/2812740/items/Z8XQ63UI"],"uri":["http://zotero.org/users/2812740/items/Z8XQ63UI"],"itemData":{"id":116,"type":"article-journal","title":"Signal-Quality Indices for the Electrocardiogram and Photoplethysmogram: Derivation and Applications to Wireless Monitoring","container-title":"IEEE Journal of Biomedical and Health Informatics","page":"832-838","volume":"19","issue":"3","source":"IEEE Xplore","abstract":"The identification of invalid data in recordings obtained using wearable sensors is of particular importance since data obtained from mobile patients is, in general, noisier than data obtained from nonmobile patients. In this paper, we present a signal quality index (SQI), which is intended to assess whether reliable heart rates (HRs) can be obtained from electrocardiogram (ECG) and photoplethysmogram (PPG) signals collected using wearable sensors. The algorithms were validated on manually labeled data. Sensitivities and specificities of 94% and 97% were achieved for the ECG and 91% and 95% for the PPG. Additionally, we propose two applications of the SQI. First, we demonstrate that, by using the SQI as a trigger for a power-saving strategy, it is possible to reduce the recording time by up to 94% for the ECG and 93% for the PPG with only minimal loss of valid vital-sign data. Second, we demonstrate how an SQI can be used to reduce the error in the estimation of respiratory rate (RR) from the PPG. The performance of the two applications was assessed on data collected from a clinical study on hospital patients who were able to walk unassisted.","DOI":"10.1109/JBHI.2014.2338351","ISSN":"2168-2194","shortTitle":"Signal-Quality Indices for the Electrocardiogram and Photoplethysmogram","author":[{"family":"Orphanidou","given":"C."},{"family":"Bonnici","given":"T."},{"family":"Charlton","given":"P."},{"family":"Clifton","given":"D."},{"family":"Vallance","given":"D."},{"family":"Tarassenko","given":"L."}],"issued":{"date-parts":[["2015",5]]}}}],"schema":"https://github.com/citation-style-language/schema/raw/master/csl-citation.json"} </w:instrText>
      </w:r>
      <w:r w:rsidR="00521293">
        <w:fldChar w:fldCharType="separate"/>
      </w:r>
      <w:r w:rsidR="00521293" w:rsidRPr="00521293">
        <w:rPr>
          <w:rFonts w:cs="Times New Roman"/>
          <w:kern w:val="0"/>
          <w:szCs w:val="24"/>
          <w:vertAlign w:val="superscript"/>
        </w:rPr>
        <w:t>[15]</w:t>
      </w:r>
      <w:r w:rsidR="00521293">
        <w:fldChar w:fldCharType="end"/>
      </w:r>
      <w:r w:rsidR="00521293">
        <w:rPr>
          <w:rFonts w:hint="eastAsia"/>
        </w:rPr>
        <w:t>中，</w:t>
      </w:r>
      <w:r w:rsidR="0019701D">
        <w:rPr>
          <w:rFonts w:hint="eastAsia"/>
        </w:rPr>
        <w:t>提出</w:t>
      </w:r>
      <w:r w:rsidR="00025B1C">
        <w:rPr>
          <w:rFonts w:hint="eastAsia"/>
        </w:rPr>
        <w:t>基于是否能计算出可靠心率值</w:t>
      </w:r>
      <w:r w:rsidR="00025B1C">
        <w:rPr>
          <w:rFonts w:hint="eastAsia"/>
        </w:rPr>
        <w:lastRenderedPageBreak/>
        <w:t>作为</w:t>
      </w:r>
      <w:r w:rsidR="0019701D">
        <w:rPr>
          <w:rFonts w:hint="eastAsia"/>
        </w:rPr>
        <w:t>信号质量指标</w:t>
      </w:r>
      <w:r w:rsidR="00025B1C">
        <w:rPr>
          <w:rFonts w:hint="eastAsia"/>
        </w:rPr>
        <w:t>的算法，该算法会通过</w:t>
      </w:r>
      <w:r w:rsidR="00025B1C">
        <w:rPr>
          <w:rFonts w:hint="eastAsia"/>
        </w:rPr>
        <w:t>ECG</w:t>
      </w:r>
      <w:r w:rsidR="00025B1C">
        <w:rPr>
          <w:rFonts w:hint="eastAsia"/>
        </w:rPr>
        <w:t>信号中的</w:t>
      </w:r>
      <w:r w:rsidR="00025B1C">
        <w:rPr>
          <w:rFonts w:hint="eastAsia"/>
        </w:rPr>
        <w:t>QRS</w:t>
      </w:r>
      <w:r w:rsidR="00025B1C">
        <w:rPr>
          <w:rFonts w:hint="eastAsia"/>
        </w:rPr>
        <w:t>波群提取，</w:t>
      </w:r>
      <w:r w:rsidR="0019701D">
        <w:rPr>
          <w:rFonts w:hint="eastAsia"/>
        </w:rPr>
        <w:t>或</w:t>
      </w:r>
      <w:r w:rsidR="00025B1C" w:rsidRPr="00025B1C">
        <w:rPr>
          <w:rFonts w:hint="eastAsia"/>
        </w:rPr>
        <w:t>血管容积</w:t>
      </w:r>
      <w:r w:rsidR="00025B1C">
        <w:rPr>
          <w:rFonts w:hint="eastAsia"/>
        </w:rPr>
        <w:t>图</w:t>
      </w:r>
      <w:r w:rsidR="0019701D">
        <w:rPr>
          <w:rFonts w:hint="eastAsia"/>
        </w:rPr>
        <w:t>信号</w:t>
      </w:r>
      <w:r w:rsidR="00025B1C">
        <w:rPr>
          <w:rFonts w:hint="eastAsia"/>
        </w:rPr>
        <w:t>中的脉冲尖峰位置提取，计算出心率值以及两次心跳之间的间隔时间，然后通过判断这些值是否在正常范围，判断出信号是好还是坏。</w:t>
      </w:r>
      <w:r w:rsidR="0019701D">
        <w:rPr>
          <w:rFonts w:hint="eastAsia"/>
        </w:rPr>
        <w:t>文中使用人工标定数据检验算法。另外，本文提出了两种</w:t>
      </w:r>
      <w:r w:rsidR="0019701D">
        <w:rPr>
          <w:rFonts w:hint="eastAsia"/>
        </w:rPr>
        <w:t>SQI</w:t>
      </w:r>
      <w:r w:rsidR="0019701D">
        <w:rPr>
          <w:rFonts w:hint="eastAsia"/>
        </w:rPr>
        <w:t>（</w:t>
      </w:r>
      <w:r w:rsidR="0019701D">
        <w:rPr>
          <w:rFonts w:hint="eastAsia"/>
        </w:rPr>
        <w:t>signal quality index</w:t>
      </w:r>
      <w:r w:rsidR="0019701D">
        <w:rPr>
          <w:rFonts w:hint="eastAsia"/>
        </w:rPr>
        <w:t>）的应用，一个是用于触发低功耗策略，另一个是用于降低</w:t>
      </w:r>
      <w:r w:rsidR="0019701D">
        <w:rPr>
          <w:rFonts w:hint="eastAsia"/>
        </w:rPr>
        <w:t>PPG</w:t>
      </w:r>
      <w:r w:rsidR="0019701D">
        <w:rPr>
          <w:rFonts w:hint="eastAsia"/>
        </w:rPr>
        <w:t>估计呼吸频率的误差，这两种应用都与实验室静态采集的数据进行了比较。</w:t>
      </w:r>
    </w:p>
    <w:p w:rsidR="0019701D" w:rsidRDefault="0019701D" w:rsidP="0019701D">
      <w:pPr>
        <w:pStyle w:val="2"/>
      </w:pPr>
      <w:r>
        <w:rPr>
          <w:rFonts w:hint="eastAsia"/>
        </w:rPr>
        <w:t xml:space="preserve">1.3 </w:t>
      </w:r>
      <w:r>
        <w:rPr>
          <w:rFonts w:hint="eastAsia"/>
        </w:rPr>
        <w:t>本课题研究的主要内容</w:t>
      </w:r>
    </w:p>
    <w:p w:rsidR="0019701D" w:rsidRDefault="0019701D" w:rsidP="0019701D">
      <w:pPr>
        <w:ind w:firstLine="420"/>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w:t>
      </w:r>
      <w:r>
        <w:rPr>
          <w:rFonts w:hint="eastAsia"/>
        </w:rPr>
        <w:t>2</w:t>
      </w:r>
      <w:r>
        <w:rPr>
          <w:rFonts w:hint="eastAsia"/>
        </w:rPr>
        <w:t>导联的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701D" w:rsidRDefault="0019701D" w:rsidP="0019701D">
      <w:pPr>
        <w:ind w:firstLine="420"/>
      </w:pPr>
      <w:r>
        <w:rPr>
          <w:rFonts w:hint="eastAsia"/>
        </w:rPr>
        <w:t>借助小波降噪和数字滤波器算法，消除</w:t>
      </w:r>
      <w:r>
        <w:rPr>
          <w:rFonts w:hint="eastAsia"/>
        </w:rPr>
        <w:t>ECG</w:t>
      </w:r>
      <w:r>
        <w:rPr>
          <w:rFonts w:hint="eastAsia"/>
        </w:rPr>
        <w:t>信号中的噪声干扰。</w:t>
      </w:r>
    </w:p>
    <w:p w:rsidR="0019701D" w:rsidRDefault="0019701D" w:rsidP="0019701D">
      <w:pPr>
        <w:ind w:firstLine="420"/>
      </w:pPr>
      <w:r>
        <w:rPr>
          <w:rFonts w:hint="eastAsia"/>
        </w:rPr>
        <w:t>着重研究了运动补偿的算法。运动伪像的消除问题一直没有得到很好的解决，本文比较了</w:t>
      </w:r>
      <w:r>
        <w:rPr>
          <w:rFonts w:hint="eastAsia"/>
        </w:rPr>
        <w:t>ICA</w:t>
      </w:r>
      <w:r>
        <w:rPr>
          <w:rFonts w:hint="eastAsia"/>
        </w:rPr>
        <w:t>和自适应滤波器等方法。。。。</w:t>
      </w:r>
    </w:p>
    <w:p w:rsidR="0019701D" w:rsidRDefault="0019701D" w:rsidP="0019701D">
      <w:pPr>
        <w:ind w:firstLine="420"/>
      </w:pPr>
      <w:r>
        <w:rPr>
          <w:rFonts w:hint="eastAsia"/>
        </w:rPr>
        <w:t>最后采用（评价手段），评估降噪和运动补偿之后的信号质量。</w:t>
      </w:r>
    </w:p>
    <w:p w:rsidR="0019701D" w:rsidRDefault="0019701D" w:rsidP="0019701D">
      <w:pPr>
        <w:pStyle w:val="1"/>
      </w:pPr>
      <w:r>
        <w:rPr>
          <w:rFonts w:hint="eastAsia"/>
        </w:rPr>
        <w:t xml:space="preserve">2. </w:t>
      </w:r>
      <w:r>
        <w:rPr>
          <w:rFonts w:hint="eastAsia"/>
        </w:rPr>
        <w:t>电生理信号分析方法</w:t>
      </w:r>
    </w:p>
    <w:p w:rsidR="0019701D" w:rsidRDefault="0019701D" w:rsidP="0019701D">
      <w:pPr>
        <w:pStyle w:val="3"/>
      </w:pPr>
      <w:r>
        <w:rPr>
          <w:rFonts w:hint="eastAsia"/>
        </w:rPr>
        <w:t xml:space="preserve">2.1 </w:t>
      </w:r>
      <w:r>
        <w:rPr>
          <w:rFonts w:hint="eastAsia"/>
        </w:rPr>
        <w:t>心电信号和心音信号的特点</w:t>
      </w:r>
    </w:p>
    <w:p w:rsidR="0019701D" w:rsidRDefault="0019701D" w:rsidP="0019701D">
      <w:pPr>
        <w:pStyle w:val="3"/>
      </w:pPr>
      <w:r>
        <w:rPr>
          <w:rFonts w:hint="eastAsia"/>
        </w:rPr>
        <w:t xml:space="preserve">2.1.1 </w:t>
      </w:r>
      <w:r>
        <w:rPr>
          <w:rFonts w:hint="eastAsia"/>
        </w:rPr>
        <w:t>频谱特性</w:t>
      </w:r>
    </w:p>
    <w:p w:rsidR="0019701D" w:rsidRDefault="0019701D" w:rsidP="0019701D">
      <w:pPr>
        <w:ind w:firstLine="420"/>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19701D" w:rsidRDefault="0019701D" w:rsidP="0019701D">
      <w:pPr>
        <w:ind w:firstLine="420"/>
      </w:pPr>
      <w:r>
        <w:rPr>
          <w:rFonts w:hint="eastAsia"/>
        </w:rPr>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添加引用</w:t>
      </w:r>
      <w:r>
        <w:rPr>
          <w:rFonts w:hint="eastAsia"/>
        </w:rPr>
        <w:t>The clinical value of frequency analysis of the first heart sound in myocardial infarction</w:t>
      </w:r>
      <w:r>
        <w:rPr>
          <w:rFonts w:hint="eastAsia"/>
        </w:rPr>
        <w:t>）。</w:t>
      </w:r>
    </w:p>
    <w:p w:rsidR="00BC45D6" w:rsidRDefault="00BC45D6" w:rsidP="0019701D">
      <w:pPr>
        <w:ind w:firstLine="420"/>
      </w:pPr>
    </w:p>
    <w:p w:rsidR="00BC45D6" w:rsidRDefault="00BC45D6" w:rsidP="0019701D">
      <w:pPr>
        <w:ind w:firstLine="420"/>
      </w:pPr>
      <w:r>
        <w:rPr>
          <w:rFonts w:hint="eastAsia"/>
        </w:rPr>
        <w:t>[</w:t>
      </w:r>
      <w:r w:rsidRPr="00BC45D6">
        <w:t>ecg spectral and morp...pdf</w:t>
      </w:r>
      <w:r>
        <w:t>]</w:t>
      </w:r>
    </w:p>
    <w:p w:rsidR="00BC45D6" w:rsidRDefault="00BC45D6" w:rsidP="0019701D">
      <w:pPr>
        <w:ind w:firstLine="420"/>
      </w:pPr>
      <w:r>
        <w:t>[</w:t>
      </w:r>
      <w:r w:rsidRPr="00BC45D6">
        <w:t>procascamc00014-0625.pdf</w:t>
      </w:r>
      <w:r>
        <w:t>]</w:t>
      </w:r>
    </w:p>
    <w:p w:rsidR="00BC45D6" w:rsidRDefault="00BC45D6" w:rsidP="0019701D">
      <w:pPr>
        <w:ind w:firstLine="420"/>
      </w:pPr>
      <w:r>
        <w:t>[</w:t>
      </w:r>
      <w:r w:rsidRPr="00BC45D6">
        <w:t>mit-ecgbook-ch3.pdf</w:t>
      </w:r>
      <w:r>
        <w:t>]</w:t>
      </w:r>
    </w:p>
    <w:p w:rsidR="00BC45D6" w:rsidRDefault="00BC45D6" w:rsidP="0019701D">
      <w:pPr>
        <w:ind w:firstLine="420"/>
      </w:pPr>
      <w:r>
        <w:t>[</w:t>
      </w:r>
      <w:r w:rsidRPr="00BC45D6">
        <w:t>04496906.pdf</w:t>
      </w:r>
      <w:r>
        <w:t>]</w:t>
      </w:r>
    </w:p>
    <w:p w:rsidR="00BC45D6" w:rsidRDefault="00BC45D6" w:rsidP="0019701D">
      <w:pPr>
        <w:ind w:firstLine="420"/>
      </w:pPr>
      <w:r>
        <w:t>[</w:t>
      </w:r>
      <w:r w:rsidRPr="00BC45D6">
        <w:t>04234248.pdf</w:t>
      </w:r>
      <w:r>
        <w:t>]</w:t>
      </w:r>
    </w:p>
    <w:p w:rsidR="0019701D" w:rsidRDefault="0019701D" w:rsidP="0019701D">
      <w:pPr>
        <w:pStyle w:val="2"/>
      </w:pPr>
      <w:r>
        <w:rPr>
          <w:rFonts w:hint="eastAsia"/>
        </w:rPr>
        <w:lastRenderedPageBreak/>
        <w:t xml:space="preserve">2.2 </w:t>
      </w:r>
      <w:r>
        <w:rPr>
          <w:rFonts w:hint="eastAsia"/>
        </w:rPr>
        <w:t>降噪算法</w:t>
      </w:r>
    </w:p>
    <w:p w:rsidR="0019701D" w:rsidRDefault="0019701D" w:rsidP="0019701D">
      <w:pPr>
        <w:ind w:firstLine="420"/>
      </w:pPr>
      <w:r>
        <w:rPr>
          <w:rFonts w:hint="eastAsia"/>
        </w:rPr>
        <w:t>数字滤波器</w:t>
      </w:r>
    </w:p>
    <w:p w:rsidR="0019701D" w:rsidRDefault="0019701D" w:rsidP="0019701D">
      <w:pPr>
        <w:ind w:firstLine="420"/>
      </w:pPr>
      <w:r>
        <w:rPr>
          <w:rFonts w:hint="eastAsia"/>
        </w:rPr>
        <w:t>小波</w:t>
      </w:r>
    </w:p>
    <w:p w:rsidR="0019701D" w:rsidRDefault="0019701D" w:rsidP="0019701D">
      <w:pPr>
        <w:pStyle w:val="2"/>
      </w:pPr>
      <w:r>
        <w:rPr>
          <w:rFonts w:hint="eastAsia"/>
        </w:rPr>
        <w:t xml:space="preserve">2.3 </w:t>
      </w:r>
      <w:r>
        <w:rPr>
          <w:rFonts w:hint="eastAsia"/>
        </w:rPr>
        <w:t>运动伪像消除算法</w:t>
      </w:r>
    </w:p>
    <w:p w:rsidR="0019701D" w:rsidRDefault="0019701D" w:rsidP="0019701D">
      <w:pPr>
        <w:pStyle w:val="3"/>
      </w:pPr>
      <w:r>
        <w:t>2.3.1 ICA</w:t>
      </w:r>
    </w:p>
    <w:p w:rsidR="0019701D" w:rsidRDefault="0019701D" w:rsidP="0019701D">
      <w:pPr>
        <w:pStyle w:val="3"/>
      </w:pPr>
      <w:r>
        <w:rPr>
          <w:rFonts w:hint="eastAsia"/>
        </w:rPr>
        <w:t>2.3.2</w:t>
      </w:r>
      <w:r>
        <w:rPr>
          <w:rFonts w:hint="eastAsia"/>
        </w:rPr>
        <w:t>自适应滤波器</w:t>
      </w:r>
    </w:p>
    <w:p w:rsidR="00F44C1B" w:rsidRPr="00F44C1B" w:rsidRDefault="00F44C1B" w:rsidP="00F44C1B">
      <w:pPr>
        <w:ind w:firstLine="420"/>
      </w:pPr>
      <w:r>
        <w:rPr>
          <w:rFonts w:hint="eastAsia"/>
        </w:rPr>
        <w:t>测量电阻的方式虽然比较准确，但是需要额外注入电流，可能有侵入性。</w:t>
      </w:r>
    </w:p>
    <w:p w:rsidR="0019701D" w:rsidRDefault="0019701D" w:rsidP="0019701D">
      <w:pPr>
        <w:pStyle w:val="3"/>
      </w:pPr>
      <w:r>
        <w:t>2.3.3 EMD</w:t>
      </w:r>
    </w:p>
    <w:p w:rsidR="0019701D" w:rsidRDefault="0019701D" w:rsidP="0019701D">
      <w:pPr>
        <w:pStyle w:val="3"/>
      </w:pPr>
      <w:r>
        <w:rPr>
          <w:rFonts w:hint="eastAsia"/>
        </w:rPr>
        <w:t xml:space="preserve">2.4 </w:t>
      </w:r>
      <w:r>
        <w:rPr>
          <w:rFonts w:hint="eastAsia"/>
        </w:rPr>
        <w:t>信号质量评估方法</w:t>
      </w:r>
    </w:p>
    <w:p w:rsidR="0019701D" w:rsidRDefault="0019701D" w:rsidP="0019701D">
      <w:pPr>
        <w:ind w:firstLine="420"/>
      </w:pPr>
      <w:r>
        <w:t>SQI</w:t>
      </w:r>
    </w:p>
    <w:p w:rsidR="0019701D" w:rsidRDefault="0019701D" w:rsidP="0019701D">
      <w:pPr>
        <w:pStyle w:val="1"/>
      </w:pPr>
      <w:r>
        <w:rPr>
          <w:rFonts w:hint="eastAsia"/>
        </w:rPr>
        <w:t xml:space="preserve">3. </w:t>
      </w:r>
      <w:r>
        <w:rPr>
          <w:rFonts w:hint="eastAsia"/>
        </w:rPr>
        <w:t>信号采集设备开发</w:t>
      </w:r>
    </w:p>
    <w:p w:rsidR="0019701D" w:rsidRDefault="0019701D" w:rsidP="0019701D">
      <w:pPr>
        <w:pStyle w:val="2"/>
      </w:pPr>
      <w:r>
        <w:rPr>
          <w:rFonts w:hint="eastAsia"/>
        </w:rPr>
        <w:t xml:space="preserve">3.1 </w:t>
      </w:r>
      <w:r>
        <w:rPr>
          <w:rFonts w:hint="eastAsia"/>
        </w:rPr>
        <w:t>系统需求分析</w:t>
      </w:r>
    </w:p>
    <w:p w:rsidR="0019701D" w:rsidRDefault="0019701D" w:rsidP="0019701D">
      <w:pPr>
        <w:ind w:firstLine="420"/>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r>
        <w:rPr>
          <w:rFonts w:hint="eastAsia"/>
        </w:rPr>
        <w:t>FetalHeartRate</w:t>
      </w:r>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pPr>
      <w:r>
        <w:rPr>
          <w:rFonts w:hint="eastAsia"/>
        </w:rPr>
        <w:t>与临床监测不同的是，可穿戴式设备会在病人移动或环境干扰严重的时候进行信号监测，测量到的信号中会混入环境噪声和运动伪像，需要通过滤波、噪声补偿方式将噪声信</w:t>
      </w:r>
      <w:r>
        <w:rPr>
          <w:rFonts w:hint="eastAsia"/>
        </w:rPr>
        <w:lastRenderedPageBreak/>
        <w:t>号剔除</w:t>
      </w:r>
      <w:r>
        <w:rPr>
          <w:rFonts w:hint="eastAsia"/>
        </w:rPr>
        <w:t>[7]</w:t>
      </w:r>
      <w:r>
        <w:rPr>
          <w:rFonts w:hint="eastAsia"/>
        </w:rPr>
        <w:t>。运动伪像是指在电生理信号采集过程中，由于人体以及测量电极运动而引入的噪声信号，它的产生主要是由于在电极或人体运动时，电极以及周围皮肤的形变造成电特性变化，比如电阻抗的变化等，导致测量信号变形。由于运动伪像信号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运动伪像的消除。</w:t>
      </w:r>
    </w:p>
    <w:p w:rsidR="0019701D" w:rsidRDefault="0019701D" w:rsidP="0019701D">
      <w:pPr>
        <w:ind w:firstLine="420"/>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pPr>
      <w:r>
        <w:rPr>
          <w:rFonts w:hint="eastAsia"/>
        </w:rPr>
        <w:t>在服务器端使用</w:t>
      </w:r>
      <w:r>
        <w:rPr>
          <w:rFonts w:hint="eastAsia"/>
        </w:rPr>
        <w:t>TCP</w:t>
      </w:r>
      <w:r>
        <w:rPr>
          <w:rFonts w:hint="eastAsia"/>
        </w:rPr>
        <w:t>协议接收终端的数据，并保存于数据库。服务端提供数据接口用于远程监控和数据分析。</w:t>
      </w:r>
    </w:p>
    <w:p w:rsidR="0019701D" w:rsidRDefault="0019701D" w:rsidP="0019701D">
      <w:pPr>
        <w:pStyle w:val="2"/>
      </w:pPr>
      <w:r>
        <w:rPr>
          <w:rFonts w:hint="eastAsia"/>
        </w:rPr>
        <w:t xml:space="preserve">3.2 </w:t>
      </w:r>
      <w:r>
        <w:rPr>
          <w:rFonts w:hint="eastAsia"/>
        </w:rPr>
        <w:t>系统架构设计</w:t>
      </w:r>
    </w:p>
    <w:p w:rsidR="0019701D" w:rsidRDefault="0019701D" w:rsidP="0019701D">
      <w:pPr>
        <w:ind w:firstLine="420"/>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pPr>
      <w:r>
        <w:rPr>
          <w:rFonts w:hint="eastAsia"/>
        </w:rPr>
        <w:t>（缺图，设备系统结构图）</w:t>
      </w:r>
    </w:p>
    <w:p w:rsidR="0019701D" w:rsidRDefault="0019701D" w:rsidP="0019701D">
      <w:pPr>
        <w:ind w:firstLine="420"/>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19701D" w:rsidRDefault="0019701D" w:rsidP="0019701D">
      <w:pPr>
        <w:pStyle w:val="2"/>
      </w:pPr>
      <w:r>
        <w:rPr>
          <w:rFonts w:hint="eastAsia"/>
        </w:rPr>
        <w:t xml:space="preserve">3.3 </w:t>
      </w:r>
      <w:r>
        <w:rPr>
          <w:rFonts w:hint="eastAsia"/>
        </w:rPr>
        <w:t>系统实现</w:t>
      </w:r>
    </w:p>
    <w:p w:rsidR="0019701D" w:rsidRDefault="0019701D" w:rsidP="0019701D">
      <w:pPr>
        <w:ind w:firstLine="420"/>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w:t>
      </w:r>
      <w:r>
        <w:rPr>
          <w:rFonts w:hint="eastAsia"/>
        </w:rPr>
        <w:lastRenderedPageBreak/>
        <w:t>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运动伪像消除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pPr>
      <w:r>
        <w:rPr>
          <w:rFonts w:hint="eastAsia"/>
        </w:rPr>
        <w:t xml:space="preserve">3.4 </w:t>
      </w:r>
      <w:r>
        <w:rPr>
          <w:rFonts w:hint="eastAsia"/>
        </w:rPr>
        <w:t>服务端数据接入</w:t>
      </w:r>
    </w:p>
    <w:p w:rsidR="0019701D" w:rsidRDefault="0019701D" w:rsidP="0019701D">
      <w:pPr>
        <w:ind w:firstLine="420"/>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以帧头、帧尾划分一个完整数据帧，并提供数据长度信息，校验和用于判断数据接收是否有误。在数据内容中，如果包含帧头、帧尾等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pPr>
      <w:r>
        <w:rPr>
          <w:rFonts w:hint="eastAsia"/>
        </w:rPr>
        <w:t>（缺表</w:t>
      </w:r>
      <w:r>
        <w:rPr>
          <w:rFonts w:hint="eastAsia"/>
        </w:rPr>
        <w:t>2</w:t>
      </w:r>
      <w:r>
        <w:rPr>
          <w:rFonts w:hint="eastAsia"/>
        </w:rPr>
        <w:t>）</w:t>
      </w:r>
    </w:p>
    <w:p w:rsidR="0019701D" w:rsidRDefault="0019701D" w:rsidP="0019701D">
      <w:pPr>
        <w:ind w:firstLine="420"/>
      </w:pPr>
      <w:r>
        <w:rPr>
          <w:rFonts w:hint="eastAsia"/>
        </w:rPr>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19701D" w:rsidRDefault="0019701D" w:rsidP="0019701D">
      <w:pPr>
        <w:ind w:firstLine="420"/>
      </w:pPr>
      <w:r>
        <w:rPr>
          <w:rFonts w:hint="eastAsia"/>
        </w:rPr>
        <w:t>（缺表</w:t>
      </w:r>
      <w:r>
        <w:rPr>
          <w:rFonts w:hint="eastAsia"/>
        </w:rPr>
        <w:t>3</w:t>
      </w:r>
      <w:r>
        <w:rPr>
          <w:rFonts w:hint="eastAsia"/>
        </w:rPr>
        <w:t>）</w:t>
      </w:r>
    </w:p>
    <w:p w:rsidR="0019701D" w:rsidRDefault="0019701D" w:rsidP="0019701D">
      <w:pPr>
        <w:pStyle w:val="2"/>
      </w:pPr>
      <w:r>
        <w:rPr>
          <w:rFonts w:hint="eastAsia"/>
        </w:rPr>
        <w:t xml:space="preserve">3.5 </w:t>
      </w:r>
      <w:r>
        <w:rPr>
          <w:rFonts w:hint="eastAsia"/>
        </w:rPr>
        <w:t>设备评测</w:t>
      </w:r>
    </w:p>
    <w:p w:rsidR="0019701D" w:rsidRDefault="0019701D" w:rsidP="0019701D">
      <w:pPr>
        <w:ind w:firstLine="420"/>
      </w:pPr>
      <w:r>
        <w:rPr>
          <w:rFonts w:hint="eastAsia"/>
        </w:rPr>
        <w:t>（缺图</w:t>
      </w:r>
      <w:r>
        <w:rPr>
          <w:rFonts w:hint="eastAsia"/>
        </w:rPr>
        <w:t>2</w:t>
      </w:r>
      <w:r>
        <w:rPr>
          <w:rFonts w:hint="eastAsia"/>
        </w:rPr>
        <w:t>，心电心音联合测量设备）</w:t>
      </w:r>
    </w:p>
    <w:p w:rsidR="0019701D" w:rsidRDefault="0019701D" w:rsidP="0019701D">
      <w:pPr>
        <w:ind w:firstLine="420"/>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pPr>
      <w:r>
        <w:rPr>
          <w:rFonts w:hint="eastAsia"/>
        </w:rPr>
        <w:t>（缺图</w:t>
      </w:r>
      <w:r>
        <w:rPr>
          <w:rFonts w:hint="eastAsia"/>
        </w:rPr>
        <w:t>3</w:t>
      </w:r>
      <w:r>
        <w:rPr>
          <w:rFonts w:hint="eastAsia"/>
        </w:rPr>
        <w:t>，波形）</w:t>
      </w:r>
    </w:p>
    <w:p w:rsidR="0019701D" w:rsidRDefault="0019701D" w:rsidP="0019701D">
      <w:pPr>
        <w:ind w:firstLine="420"/>
      </w:pPr>
      <w:r>
        <w:t> </w:t>
      </w:r>
    </w:p>
    <w:p w:rsidR="0019701D" w:rsidRDefault="0019701D" w:rsidP="0019701D">
      <w:pPr>
        <w:ind w:firstLine="420"/>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pPr>
      <w:r>
        <w:rPr>
          <w:rFonts w:hint="eastAsia"/>
        </w:rPr>
        <w:t>（缺图</w:t>
      </w:r>
      <w:r>
        <w:rPr>
          <w:rFonts w:hint="eastAsia"/>
        </w:rPr>
        <w:t>4</w:t>
      </w:r>
      <w:r>
        <w:rPr>
          <w:rFonts w:hint="eastAsia"/>
        </w:rPr>
        <w:t>，波形）</w:t>
      </w:r>
    </w:p>
    <w:p w:rsidR="0019701D" w:rsidRDefault="0019701D" w:rsidP="0019701D">
      <w:pPr>
        <w:ind w:firstLine="420"/>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w:t>
      </w:r>
      <w:r>
        <w:rPr>
          <w:rFonts w:hint="eastAsia"/>
        </w:rPr>
        <w:lastRenderedPageBreak/>
        <w:t>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低容易被低频噪声淹没，难以分辨。</w:t>
      </w:r>
    </w:p>
    <w:p w:rsidR="0019701D" w:rsidRDefault="0019701D" w:rsidP="0019701D">
      <w:pPr>
        <w:pStyle w:val="2"/>
      </w:pPr>
      <w:r>
        <w:rPr>
          <w:rFonts w:hint="eastAsia"/>
        </w:rPr>
        <w:t xml:space="preserve">3.6 </w:t>
      </w:r>
      <w:r>
        <w:rPr>
          <w:rFonts w:hint="eastAsia"/>
        </w:rPr>
        <w:t>数据采集</w:t>
      </w:r>
    </w:p>
    <w:p w:rsidR="0019701D" w:rsidRDefault="0019701D" w:rsidP="0019701D">
      <w:pPr>
        <w:pStyle w:val="1"/>
      </w:pPr>
      <w:r>
        <w:rPr>
          <w:rFonts w:hint="eastAsia"/>
        </w:rPr>
        <w:t xml:space="preserve">4. </w:t>
      </w:r>
      <w:r>
        <w:rPr>
          <w:rFonts w:hint="eastAsia"/>
        </w:rPr>
        <w:t>算法实现</w:t>
      </w:r>
    </w:p>
    <w:p w:rsidR="0019701D" w:rsidRDefault="0019701D" w:rsidP="0019701D">
      <w:pPr>
        <w:ind w:firstLine="420"/>
      </w:pPr>
      <w:r>
        <w:rPr>
          <w:rFonts w:hint="eastAsia"/>
        </w:rPr>
        <w:t xml:space="preserve">ICA </w:t>
      </w:r>
      <w:r>
        <w:rPr>
          <w:rFonts w:hint="eastAsia"/>
        </w:rPr>
        <w:t>自适应滤波器</w:t>
      </w:r>
    </w:p>
    <w:p w:rsidR="0019701D" w:rsidRDefault="0019701D" w:rsidP="0019701D">
      <w:pPr>
        <w:pStyle w:val="1"/>
      </w:pPr>
      <w:r>
        <w:rPr>
          <w:rFonts w:hint="eastAsia"/>
        </w:rPr>
        <w:t xml:space="preserve">5. </w:t>
      </w:r>
      <w:r>
        <w:rPr>
          <w:rFonts w:hint="eastAsia"/>
        </w:rPr>
        <w:t>算法验证</w:t>
      </w:r>
    </w:p>
    <w:p w:rsidR="0019701D" w:rsidRDefault="0019701D" w:rsidP="0019701D">
      <w:pPr>
        <w:ind w:firstLine="420"/>
      </w:pPr>
      <w:r>
        <w:rPr>
          <w:rFonts w:hint="eastAsia"/>
        </w:rPr>
        <w:t>P-QRS-T</w:t>
      </w:r>
      <w:r>
        <w:rPr>
          <w:rFonts w:hint="eastAsia"/>
        </w:rPr>
        <w:t>波群提取</w:t>
      </w:r>
      <w:r>
        <w:rPr>
          <w:rFonts w:hint="eastAsia"/>
        </w:rPr>
        <w:t xml:space="preserve"> 1.Pandia, K., Ravindran, S., Cole, R., Kovacs, G. &amp; Giovangrandi, L. Motion artifact cancellation to obtain heart sounds from a single chest-worn accelerometer. in 2010 IEEE International Conference on Acoustics Speech and Signal Processing (IC</w:t>
      </w:r>
      <w:r>
        <w:t>ASSP) 590–593 (2010). doi:10.1109/ICASSP.2010.5495553</w:t>
      </w:r>
    </w:p>
    <w:p w:rsidR="0019701D" w:rsidRDefault="0019701D" w:rsidP="0019701D">
      <w:pPr>
        <w:pStyle w:val="1"/>
      </w:pPr>
      <w:r>
        <w:rPr>
          <w:rFonts w:hint="eastAsia"/>
        </w:rPr>
        <w:t xml:space="preserve">6. </w:t>
      </w:r>
      <w:r>
        <w:rPr>
          <w:rFonts w:hint="eastAsia"/>
        </w:rPr>
        <w:t>总结</w:t>
      </w:r>
    </w:p>
    <w:p w:rsidR="0019701D" w:rsidRDefault="0019701D" w:rsidP="0019701D">
      <w:pPr>
        <w:ind w:firstLine="420"/>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Pr>
      </w:pPr>
      <w:r>
        <w:rPr>
          <w:rFonts w:hint="eastAsia"/>
        </w:rPr>
        <w:t>参考文献</w:t>
      </w:r>
    </w:p>
    <w:p w:rsidR="00A103BB" w:rsidRPr="00A103BB" w:rsidRDefault="0019701D" w:rsidP="00A103BB">
      <w:pPr>
        <w:pStyle w:val="a7"/>
        <w:ind w:firstLine="420"/>
      </w:pPr>
      <w:r>
        <w:fldChar w:fldCharType="begin"/>
      </w:r>
      <w:r w:rsidR="00A103BB">
        <w:instrText xml:space="preserve"> ADDIN ZOTERO_BIBL {"custom":[]} CSL_BIBLIOGRAPHY </w:instrText>
      </w:r>
      <w:r>
        <w:fldChar w:fldCharType="separate"/>
      </w:r>
      <w:r w:rsidR="00A103BB" w:rsidRPr="00A103BB">
        <w:t>[1]</w:t>
      </w:r>
      <w:r w:rsidR="00A103BB" w:rsidRPr="00A103BB">
        <w:tab/>
        <w:t>ROSERO S Z, KUTYIFA V, OLSHANSKY B</w:t>
      </w:r>
      <w:r w:rsidR="00A103BB" w:rsidRPr="00A103BB">
        <w:t>等</w:t>
      </w:r>
      <w:r w:rsidR="00A103BB" w:rsidRPr="00A103BB">
        <w:t>. Ambulatory ECG Monitoring in Atrial Fibrillation Management[J]. Progress in Cardiovascular Diseases, 2013, 56(2): 143–152.</w:t>
      </w:r>
    </w:p>
    <w:p w:rsidR="00A103BB" w:rsidRPr="00A103BB" w:rsidRDefault="00A103BB" w:rsidP="00A103BB">
      <w:pPr>
        <w:pStyle w:val="a7"/>
        <w:ind w:firstLine="420"/>
      </w:pPr>
      <w:r w:rsidRPr="00A103BB">
        <w:t>[2]</w:t>
      </w:r>
      <w:r w:rsidRPr="00A103BB">
        <w:tab/>
        <w:t>KENNEDY H L. The Evolution of Ambulatory ECG Monitoring[J]. Progress in Cardiovascular Diseases, 2013, 56(2): 127–132.</w:t>
      </w:r>
    </w:p>
    <w:p w:rsidR="00A103BB" w:rsidRPr="00A103BB" w:rsidRDefault="00A103BB" w:rsidP="00A103BB">
      <w:pPr>
        <w:pStyle w:val="a7"/>
        <w:ind w:firstLine="420"/>
      </w:pPr>
      <w:r w:rsidRPr="00A103BB">
        <w:t>[3]</w:t>
      </w:r>
      <w:r w:rsidRPr="00A103BB">
        <w:tab/>
        <w:t>CHIN-TENG LIN, KUAN-CHENG CHANG, CHUN-LING LIN</w:t>
      </w:r>
      <w:r w:rsidRPr="00A103BB">
        <w:t>等</w:t>
      </w:r>
      <w:r w:rsidRPr="00A103BB">
        <w:t>. An Intelligent Telecardiology System Using a Wearable and Wireless ECG to Detect Atrial Fibrillation[J]. IEEE Transactions on Information Technology in Biomedicine, 2010, 14(3): 726–733.</w:t>
      </w:r>
    </w:p>
    <w:p w:rsidR="00A103BB" w:rsidRPr="00A103BB" w:rsidRDefault="00A103BB" w:rsidP="00A103BB">
      <w:pPr>
        <w:pStyle w:val="a7"/>
        <w:ind w:firstLine="420"/>
      </w:pPr>
      <w:r w:rsidRPr="00A103BB">
        <w:t>[4]</w:t>
      </w:r>
      <w:r w:rsidRPr="00A103BB">
        <w:tab/>
        <w:t>CANO-GARCIA J M, GONZALEZ-PARADA E, ALARCON-COLLANTES V</w:t>
      </w:r>
      <w:r w:rsidRPr="00A103BB">
        <w:t>等</w:t>
      </w:r>
      <w:r w:rsidRPr="00A103BB">
        <w:t xml:space="preserve">. A PDA-based portable wireless ECG monitor for medical personal area </w:t>
      </w:r>
      <w:r w:rsidRPr="00A103BB">
        <w:lastRenderedPageBreak/>
        <w:t>networks[C]//Electrotechnical Conference, 2006. MELECON 2006. IEEE Mediterranean. 2006: 713–716.</w:t>
      </w:r>
    </w:p>
    <w:p w:rsidR="00A103BB" w:rsidRPr="00A103BB" w:rsidRDefault="00A103BB" w:rsidP="00A103BB">
      <w:pPr>
        <w:pStyle w:val="a7"/>
        <w:ind w:firstLine="420"/>
      </w:pPr>
      <w:r w:rsidRPr="00A103BB">
        <w:t>[5]</w:t>
      </w:r>
      <w:r w:rsidRPr="00A103BB">
        <w:tab/>
        <w:t>JUNG H-K, JEONG D-U. Development of wearable ECG measurement system using EMD for motion artifact removal[C]//2012 7th International Conference on Computing and Convergence Technology (ICCCT). 2012: 299–304.</w:t>
      </w:r>
    </w:p>
    <w:p w:rsidR="00A103BB" w:rsidRPr="00A103BB" w:rsidRDefault="00A103BB" w:rsidP="00A103BB">
      <w:pPr>
        <w:pStyle w:val="a7"/>
        <w:ind w:firstLine="420"/>
      </w:pPr>
      <w:r w:rsidRPr="00A103BB">
        <w:t>[6]</w:t>
      </w:r>
      <w:r w:rsidRPr="00A103BB">
        <w:tab/>
        <w:t>NOMA H, KOGURE K, NAKAJIMA Y</w:t>
      </w:r>
      <w:r w:rsidRPr="00A103BB">
        <w:t>等</w:t>
      </w:r>
      <w:r w:rsidRPr="00A103BB">
        <w:t>. Wearable data acquisition for heartbeat and respiratory information using NAM (non-audible murmur) microphone[C]//Ninth IEEE International Symposium on Wearable Computers, 2005. Proceedings. 2005: 210–211.</w:t>
      </w:r>
    </w:p>
    <w:p w:rsidR="00A103BB" w:rsidRPr="00A103BB" w:rsidRDefault="00A103BB" w:rsidP="00A103BB">
      <w:pPr>
        <w:pStyle w:val="a7"/>
        <w:ind w:firstLine="420"/>
      </w:pPr>
      <w:r w:rsidRPr="00A103BB">
        <w:t>[7]</w:t>
      </w:r>
      <w:r w:rsidRPr="00A103BB">
        <w:tab/>
        <w:t>EHMEN H, HAESNER M, STEINKE I</w:t>
      </w:r>
      <w:r w:rsidRPr="00A103BB">
        <w:t>等</w:t>
      </w:r>
      <w:r w:rsidRPr="00A103BB">
        <w:t>. Comparison of four different mobile devices for measuring heart rate and ECG with respect to aspects of usability and acceptance by older people[J]. Applied Ergonomics, 2012, 43(3): 582–587.</w:t>
      </w:r>
    </w:p>
    <w:p w:rsidR="00A103BB" w:rsidRPr="00A103BB" w:rsidRDefault="00A103BB" w:rsidP="00A103BB">
      <w:pPr>
        <w:pStyle w:val="a7"/>
        <w:ind w:firstLine="420"/>
      </w:pPr>
      <w:r w:rsidRPr="00A103BB">
        <w:t>[8]</w:t>
      </w:r>
      <w:r w:rsidRPr="00A103BB">
        <w:tab/>
        <w:t>AFONSO V X, TOMPKINS W J, NGUYEN T Q</w:t>
      </w:r>
      <w:r w:rsidRPr="00A103BB">
        <w:t>等</w:t>
      </w:r>
      <w:r w:rsidRPr="00A103BB">
        <w:t>. Comparing stress ECG enhancement algorithms[J]. IEEE Engineering in Medicine and Biology Magazine, 1996, 15(3): 37–44.</w:t>
      </w:r>
    </w:p>
    <w:p w:rsidR="00A103BB" w:rsidRPr="00A103BB" w:rsidRDefault="00A103BB" w:rsidP="00A103BB">
      <w:pPr>
        <w:pStyle w:val="a7"/>
        <w:ind w:firstLine="420"/>
      </w:pPr>
      <w:r w:rsidRPr="00A103BB">
        <w:t>[9]</w:t>
      </w:r>
      <w:r w:rsidRPr="00A103BB">
        <w:tab/>
        <w:t>GARUDADRI H, BAHETI P K, MAJUMDAR S</w:t>
      </w:r>
      <w:r w:rsidRPr="00A103BB">
        <w:t>等</w:t>
      </w:r>
      <w:r w:rsidRPr="00A103BB">
        <w:t>. Artifacts mitigation in ambulatory ECG telemetry[C]//2010 12th IEEE International Conference on e-Health Networking Applications and Services (Healthcom). 2010: 338–344.</w:t>
      </w:r>
    </w:p>
    <w:p w:rsidR="00A103BB" w:rsidRPr="00A103BB" w:rsidRDefault="00A103BB" w:rsidP="00A103BB">
      <w:pPr>
        <w:pStyle w:val="a7"/>
        <w:ind w:firstLine="420"/>
      </w:pPr>
      <w:r w:rsidRPr="00A103BB">
        <w:t>[10]</w:t>
      </w:r>
      <w:r w:rsidRPr="00A103BB">
        <w:tab/>
        <w:t>ROMERO I, BERSET T, BUXI D</w:t>
      </w:r>
      <w:r w:rsidRPr="00A103BB">
        <w:t>等</w:t>
      </w:r>
      <w:r w:rsidRPr="00A103BB">
        <w:t>. Motion Artifact Reduction in Ambulatory ECG Monitoring: An Integrated System Approach[C]//Proceedings of the 2Nd Conference on Wireless Health. New York, NY, USA: ACM, 2011: 11:1–11:8.</w:t>
      </w:r>
    </w:p>
    <w:p w:rsidR="00A103BB" w:rsidRPr="00A103BB" w:rsidRDefault="00A103BB" w:rsidP="00A103BB">
      <w:pPr>
        <w:pStyle w:val="a7"/>
        <w:ind w:firstLine="420"/>
      </w:pPr>
      <w:r w:rsidRPr="00A103BB">
        <w:t>[11]</w:t>
      </w:r>
      <w:r w:rsidRPr="00A103BB">
        <w:tab/>
        <w:t>TONG D A, BARTELS K A, HONEYAGER K S. Adaptive reduction of motion artifact in the electrocardiogram[C]//Engineering in Medicine and Biology, 2002. 24th Annual Conference and the Annual Fall Meeting of the Biomedical Engineering Society EMBS/BMES Conference, 2002. Proceedings of the Second Joint. 2002, 2: 1403–1404 vol.2.</w:t>
      </w:r>
    </w:p>
    <w:p w:rsidR="00A103BB" w:rsidRPr="00A103BB" w:rsidRDefault="00A103BB" w:rsidP="00A103BB">
      <w:pPr>
        <w:pStyle w:val="a7"/>
        <w:ind w:firstLine="420"/>
      </w:pPr>
      <w:r w:rsidRPr="00A103BB">
        <w:t>[12]</w:t>
      </w:r>
      <w:r w:rsidRPr="00A103BB">
        <w:tab/>
        <w:t>HAMILTON P S, CURLEY M G, AIMI R M</w:t>
      </w:r>
      <w:r w:rsidRPr="00A103BB">
        <w:t>等</w:t>
      </w:r>
      <w:r w:rsidRPr="00A103BB">
        <w:t>. Comparison of methods for adaptive removal of motion artifact[C]//Computers in Cardiology 2000. 2000: 383–386.</w:t>
      </w:r>
    </w:p>
    <w:p w:rsidR="00A103BB" w:rsidRPr="00A103BB" w:rsidRDefault="00A103BB" w:rsidP="00A103BB">
      <w:pPr>
        <w:pStyle w:val="a7"/>
        <w:ind w:firstLine="420"/>
      </w:pPr>
      <w:r w:rsidRPr="00A103BB">
        <w:t>[13]</w:t>
      </w:r>
      <w:r w:rsidRPr="00A103BB">
        <w:tab/>
        <w:t>RAYA M A D, SISON L G. Adaptive noise cancelling of motion artifact in stress ECG signals using accelerometer[C]//Engineering in Medicine and Biology, 2002. 24th Annual Conference and the Annual Fall Meeting of the Biomedical Engineering Society EMBS/BMES Conference, 2002. Proceedings of the Second Joint. 2002, 2: 1756–1757 vol.2.</w:t>
      </w:r>
    </w:p>
    <w:p w:rsidR="00A103BB" w:rsidRPr="00A103BB" w:rsidRDefault="00A103BB" w:rsidP="00A103BB">
      <w:pPr>
        <w:pStyle w:val="a7"/>
        <w:ind w:firstLine="420"/>
      </w:pPr>
      <w:r w:rsidRPr="00A103BB">
        <w:t>[14]</w:t>
      </w:r>
      <w:r w:rsidRPr="00A103BB">
        <w:tab/>
        <w:t>SILVA I, LEE J, MARK R G. Signal Quality Estimation With Multichannel Adaptive Filtering in Intensive Care Settings[J]. IEEE Transactions on Biomedical Engineering, 2012, 59(9): 2476–2485.</w:t>
      </w:r>
    </w:p>
    <w:p w:rsidR="00A103BB" w:rsidRPr="00A103BB" w:rsidRDefault="00A103BB" w:rsidP="00A103BB">
      <w:pPr>
        <w:pStyle w:val="a7"/>
        <w:ind w:firstLine="420"/>
      </w:pPr>
      <w:r w:rsidRPr="00A103BB">
        <w:t>[15]</w:t>
      </w:r>
      <w:r w:rsidRPr="00A103BB">
        <w:tab/>
        <w:t>ORPHANIDOU C, BONNICI T, CHARLTON P</w:t>
      </w:r>
      <w:r w:rsidRPr="00A103BB">
        <w:t>等</w:t>
      </w:r>
      <w:r w:rsidRPr="00A103BB">
        <w:t>. Signal-Quality Indices for the Electrocardiogram and Photoplethysmogram: Derivation and Applications to Wireless Monitoring[J]. IEEE Journal of Biomedical and Health Informatics, 2015, 19(3): 832–838.</w:t>
      </w:r>
    </w:p>
    <w:p w:rsidR="00B15E08" w:rsidRDefault="0019701D" w:rsidP="0019701D">
      <w:pPr>
        <w:pStyle w:val="a8"/>
      </w:pPr>
      <w:r>
        <w:fldChar w:fldCharType="end"/>
      </w: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C72704">
      <w:pPr>
        <w:pStyle w:val="a8"/>
      </w:pPr>
    </w:p>
    <w:sectPr w:rsidR="00C72704">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0B02" w:rsidRDefault="00FC0B02" w:rsidP="0019701D">
      <w:pPr>
        <w:ind w:firstLine="420"/>
      </w:pPr>
      <w:r>
        <w:separator/>
      </w:r>
    </w:p>
  </w:endnote>
  <w:endnote w:type="continuationSeparator" w:id="0">
    <w:p w:rsidR="00FC0B02" w:rsidRDefault="00FC0B02"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0B02" w:rsidRDefault="00FC0B02" w:rsidP="0019701D">
      <w:pPr>
        <w:ind w:firstLine="420"/>
      </w:pPr>
      <w:r>
        <w:separator/>
      </w:r>
    </w:p>
  </w:footnote>
  <w:footnote w:type="continuationSeparator" w:id="0">
    <w:p w:rsidR="00FC0B02" w:rsidRDefault="00FC0B02"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025B1C"/>
    <w:rsid w:val="0013171E"/>
    <w:rsid w:val="0019701D"/>
    <w:rsid w:val="001A0C61"/>
    <w:rsid w:val="001E00F5"/>
    <w:rsid w:val="001E2270"/>
    <w:rsid w:val="002806ED"/>
    <w:rsid w:val="00351CAD"/>
    <w:rsid w:val="00521293"/>
    <w:rsid w:val="005770AD"/>
    <w:rsid w:val="00577258"/>
    <w:rsid w:val="005811A7"/>
    <w:rsid w:val="005C10DD"/>
    <w:rsid w:val="005C5751"/>
    <w:rsid w:val="00621E83"/>
    <w:rsid w:val="006A5E9B"/>
    <w:rsid w:val="006C731C"/>
    <w:rsid w:val="007B02FD"/>
    <w:rsid w:val="007D274A"/>
    <w:rsid w:val="008565F5"/>
    <w:rsid w:val="008612F1"/>
    <w:rsid w:val="008E6998"/>
    <w:rsid w:val="009407E3"/>
    <w:rsid w:val="00975715"/>
    <w:rsid w:val="00A103BB"/>
    <w:rsid w:val="00A37342"/>
    <w:rsid w:val="00AC2EDC"/>
    <w:rsid w:val="00AD3771"/>
    <w:rsid w:val="00B15E08"/>
    <w:rsid w:val="00BC45D6"/>
    <w:rsid w:val="00C23B65"/>
    <w:rsid w:val="00C35FD2"/>
    <w:rsid w:val="00C72704"/>
    <w:rsid w:val="00C74AE7"/>
    <w:rsid w:val="00D07366"/>
    <w:rsid w:val="00D2410F"/>
    <w:rsid w:val="00D61417"/>
    <w:rsid w:val="00E65A2E"/>
    <w:rsid w:val="00E74149"/>
    <w:rsid w:val="00F44C1B"/>
    <w:rsid w:val="00F91EB8"/>
    <w:rsid w:val="00FC0B02"/>
    <w:rsid w:val="00FC1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19701D"/>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19701D"/>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9701D"/>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rsid w:val="0019701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19701D"/>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19701D"/>
    <w:rPr>
      <w:rFonts w:asciiTheme="majorHAnsi" w:eastAsia="宋体" w:hAnsiTheme="majorHAnsi" w:cstheme="majorBidi"/>
      <w:b/>
      <w:bCs/>
      <w:sz w:val="32"/>
      <w:szCs w:val="32"/>
    </w:rPr>
  </w:style>
  <w:style w:type="character" w:customStyle="1" w:styleId="1Char">
    <w:name w:val="标题 1 Char"/>
    <w:basedOn w:val="a0"/>
    <w:link w:val="1"/>
    <w:uiPriority w:val="9"/>
    <w:rsid w:val="0019701D"/>
    <w:rPr>
      <w:rFonts w:ascii="Times New Roman" w:hAnsi="Times New Roman"/>
      <w:b/>
      <w:bCs/>
      <w:kern w:val="44"/>
      <w:sz w:val="44"/>
      <w:szCs w:val="44"/>
    </w:rPr>
  </w:style>
  <w:style w:type="character" w:customStyle="1" w:styleId="2Char">
    <w:name w:val="标题 2 Char"/>
    <w:basedOn w:val="a0"/>
    <w:link w:val="2"/>
    <w:uiPriority w:val="9"/>
    <w:rsid w:val="0019701D"/>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9701D"/>
    <w:rPr>
      <w:rFonts w:ascii="Times New Roman" w:hAnsi="Times New Roman"/>
      <w:b/>
      <w:bCs/>
      <w:sz w:val="32"/>
      <w:szCs w:val="32"/>
    </w:rPr>
  </w:style>
  <w:style w:type="character" w:customStyle="1" w:styleId="4Char">
    <w:name w:val="标题 4 Char"/>
    <w:basedOn w:val="a0"/>
    <w:link w:val="4"/>
    <w:uiPriority w:val="9"/>
    <w:semiHidden/>
    <w:rsid w:val="0019701D"/>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19701D"/>
    <w:pPr>
      <w:widowControl w:val="0"/>
      <w:jc w:val="both"/>
    </w:p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2"/>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2">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3"/>
    <w:uiPriority w:val="29"/>
    <w:qFormat/>
    <w:rsid w:val="006C731C"/>
    <w:pPr>
      <w:spacing w:before="200" w:after="160"/>
      <w:ind w:left="864" w:right="864"/>
      <w:jc w:val="center"/>
    </w:pPr>
    <w:rPr>
      <w:i/>
      <w:iCs/>
      <w:color w:val="404040" w:themeColor="text1" w:themeTint="BF"/>
    </w:rPr>
  </w:style>
  <w:style w:type="character" w:customStyle="1" w:styleId="Char3">
    <w:name w:val="引用 Char"/>
    <w:basedOn w:val="a0"/>
    <w:link w:val="ad"/>
    <w:uiPriority w:val="29"/>
    <w:rsid w:val="006C731C"/>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99CFD-8B2D-48D6-9106-A1A8D0F05C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10</Pages>
  <Words>6312</Words>
  <Characters>35983</Characters>
  <Application>Microsoft Office Word</Application>
  <DocSecurity>0</DocSecurity>
  <Lines>299</Lines>
  <Paragraphs>84</Paragraphs>
  <ScaleCrop>false</ScaleCrop>
  <Company/>
  <LinksUpToDate>false</LinksUpToDate>
  <CharactersWithSpaces>4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11</cp:revision>
  <dcterms:created xsi:type="dcterms:W3CDTF">2016-02-27T14:11:00Z</dcterms:created>
  <dcterms:modified xsi:type="dcterms:W3CDTF">2016-02-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h3nz058"/&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